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73FC93CE" w14:textId="13FFD931" w:rsidR="00C0799C" w:rsidRDefault="00A130C7" w:rsidP="00EA17C7">
      <w:pPr>
        <w:spacing w:line="240" w:lineRule="auto"/>
        <w:jc w:val="center"/>
        <w:rPr>
          <w:rFonts w:ascii="Times New Roman" w:hAnsi="Times New Roman" w:cs="Times New Roman"/>
          <w:b/>
          <w:sz w:val="24"/>
          <w:szCs w:val="24"/>
          <w:lang w:val="en-US"/>
        </w:rPr>
      </w:pPr>
      <w:r w:rsidRPr="00184F2D">
        <w:rPr>
          <w:rFonts w:ascii="Times New Roman" w:hAnsi="Times New Roman" w:cs="Times New Roman"/>
          <w:b/>
          <w:sz w:val="24"/>
          <w:szCs w:val="24"/>
          <w:lang w:val="en-US"/>
        </w:rPr>
        <w:t xml:space="preserve"> Genetic diversity of </w:t>
      </w:r>
      <w:r w:rsidRPr="00F64654">
        <w:rPr>
          <w:rFonts w:ascii="Times New Roman" w:hAnsi="Times New Roman" w:cs="Times New Roman"/>
          <w:b/>
          <w:bCs/>
          <w:i/>
          <w:sz w:val="24"/>
          <w:szCs w:val="24"/>
          <w:lang w:val="en-US"/>
        </w:rPr>
        <w:t>Calycolpus moritzianus</w:t>
      </w:r>
      <w:r w:rsidRPr="00184F2D">
        <w:rPr>
          <w:rFonts w:ascii="Times New Roman" w:hAnsi="Times New Roman" w:cs="Times New Roman"/>
          <w:b/>
          <w:sz w:val="24"/>
          <w:szCs w:val="24"/>
          <w:lang w:val="en-US"/>
        </w:rPr>
        <w:t xml:space="preserve"> (</w:t>
      </w:r>
      <w:r w:rsidR="003139B7" w:rsidRPr="00184F2D">
        <w:rPr>
          <w:rFonts w:ascii="Times New Roman" w:hAnsi="Times New Roman" w:cs="Times New Roman"/>
          <w:b/>
          <w:sz w:val="24"/>
          <w:szCs w:val="24"/>
          <w:lang w:val="en-US"/>
        </w:rPr>
        <w:t>Myrtaceae</w:t>
      </w:r>
      <w:r w:rsidRPr="00184F2D">
        <w:rPr>
          <w:rFonts w:ascii="Times New Roman" w:hAnsi="Times New Roman" w:cs="Times New Roman"/>
          <w:b/>
          <w:sz w:val="24"/>
          <w:szCs w:val="24"/>
          <w:lang w:val="en-US"/>
        </w:rPr>
        <w:t xml:space="preserve">) in </w:t>
      </w:r>
      <w:r w:rsidR="00F14776" w:rsidRPr="00184F2D">
        <w:rPr>
          <w:rFonts w:ascii="Times New Roman" w:hAnsi="Times New Roman" w:cs="Times New Roman"/>
          <w:b/>
          <w:sz w:val="24"/>
          <w:szCs w:val="24"/>
          <w:lang w:val="en-US"/>
        </w:rPr>
        <w:t>the</w:t>
      </w:r>
      <w:r w:rsidR="006C06CD" w:rsidRPr="00184F2D">
        <w:rPr>
          <w:rFonts w:ascii="Times New Roman" w:hAnsi="Times New Roman" w:cs="Times New Roman"/>
          <w:b/>
          <w:sz w:val="24"/>
          <w:szCs w:val="24"/>
          <w:lang w:val="en-US"/>
        </w:rPr>
        <w:t xml:space="preserve"> </w:t>
      </w:r>
      <w:r w:rsidR="00821D19" w:rsidRPr="00184F2D">
        <w:rPr>
          <w:rFonts w:ascii="Times New Roman" w:hAnsi="Times New Roman" w:cs="Times New Roman"/>
          <w:b/>
          <w:sz w:val="24"/>
          <w:szCs w:val="24"/>
          <w:lang w:val="en-US"/>
        </w:rPr>
        <w:t>n</w:t>
      </w:r>
      <w:r w:rsidRPr="00184F2D">
        <w:rPr>
          <w:rFonts w:ascii="Times New Roman" w:hAnsi="Times New Roman" w:cs="Times New Roman"/>
          <w:b/>
          <w:sz w:val="24"/>
          <w:szCs w:val="24"/>
          <w:lang w:val="en-US"/>
        </w:rPr>
        <w:t>ort</w:t>
      </w:r>
      <w:r w:rsidR="00821D19" w:rsidRPr="00184F2D">
        <w:rPr>
          <w:rFonts w:ascii="Times New Roman" w:hAnsi="Times New Roman" w:cs="Times New Roman"/>
          <w:b/>
          <w:sz w:val="24"/>
          <w:szCs w:val="24"/>
          <w:lang w:val="en-US"/>
        </w:rPr>
        <w:t>h-</w:t>
      </w:r>
      <w:r w:rsidR="006C06CD" w:rsidRPr="00184F2D">
        <w:rPr>
          <w:rFonts w:ascii="Times New Roman" w:hAnsi="Times New Roman" w:cs="Times New Roman"/>
          <w:b/>
          <w:sz w:val="24"/>
          <w:szCs w:val="24"/>
          <w:lang w:val="en-US"/>
        </w:rPr>
        <w:t xml:space="preserve">eastern </w:t>
      </w:r>
      <w:r w:rsidR="00BC7AC6" w:rsidRPr="00184F2D">
        <w:rPr>
          <w:rFonts w:ascii="Times New Roman" w:hAnsi="Times New Roman" w:cs="Times New Roman"/>
          <w:b/>
          <w:sz w:val="24"/>
          <w:szCs w:val="24"/>
          <w:lang w:val="en-US"/>
        </w:rPr>
        <w:t>A</w:t>
      </w:r>
      <w:r w:rsidR="00821D19" w:rsidRPr="00184F2D">
        <w:rPr>
          <w:rFonts w:ascii="Times New Roman" w:hAnsi="Times New Roman" w:cs="Times New Roman"/>
          <w:b/>
          <w:sz w:val="24"/>
          <w:szCs w:val="24"/>
          <w:lang w:val="en-US"/>
        </w:rPr>
        <w:t>nde</w:t>
      </w:r>
      <w:r w:rsidR="00BC7AC6" w:rsidRPr="00184F2D">
        <w:rPr>
          <w:rFonts w:ascii="Times New Roman" w:hAnsi="Times New Roman" w:cs="Times New Roman"/>
          <w:b/>
          <w:sz w:val="24"/>
          <w:szCs w:val="24"/>
          <w:lang w:val="en-US"/>
        </w:rPr>
        <w:t>s of</w:t>
      </w:r>
      <w:r w:rsidRPr="00184F2D">
        <w:rPr>
          <w:rFonts w:ascii="Times New Roman" w:hAnsi="Times New Roman" w:cs="Times New Roman"/>
          <w:b/>
          <w:sz w:val="24"/>
          <w:szCs w:val="24"/>
          <w:lang w:val="en-US"/>
        </w:rPr>
        <w:t xml:space="preserve"> Colombia</w:t>
      </w:r>
    </w:p>
    <w:p w14:paraId="593BFBB3" w14:textId="77777777" w:rsidR="0038520A" w:rsidRPr="00184F2D" w:rsidRDefault="0038520A" w:rsidP="00EA17C7">
      <w:pPr>
        <w:spacing w:line="240" w:lineRule="auto"/>
        <w:jc w:val="center"/>
        <w:rPr>
          <w:rFonts w:ascii="Times New Roman" w:hAnsi="Times New Roman" w:cs="Times New Roman"/>
          <w:b/>
          <w:sz w:val="24"/>
          <w:szCs w:val="24"/>
          <w:lang w:val="en-US"/>
        </w:rPr>
      </w:pPr>
    </w:p>
    <w:p w14:paraId="05905AA6" w14:textId="764B3437" w:rsidR="00C0799C" w:rsidRPr="00D3239C" w:rsidRDefault="00D3239C" w:rsidP="00882820">
      <w:pPr>
        <w:spacing w:line="240" w:lineRule="auto"/>
        <w:jc w:val="both"/>
        <w:rPr>
          <w:rFonts w:ascii="Times New Roman" w:hAnsi="Times New Roman" w:cs="Times New Roman"/>
          <w:b/>
          <w:bCs/>
          <w:sz w:val="20"/>
          <w:szCs w:val="20"/>
          <w:lang w:val="en-US"/>
        </w:rPr>
      </w:pPr>
      <w:r w:rsidRPr="00D3239C">
        <w:rPr>
          <w:rFonts w:ascii="Times New Roman" w:hAnsi="Times New Roman" w:cs="Times New Roman"/>
          <w:b/>
          <w:bCs/>
          <w:sz w:val="20"/>
          <w:szCs w:val="20"/>
          <w:lang w:val="en-US"/>
        </w:rPr>
        <w:t>Figures</w:t>
      </w:r>
    </w:p>
    <w:p w14:paraId="0DF2408A" w14:textId="77305F31" w:rsidR="0083299F" w:rsidRPr="00184F2D" w:rsidRDefault="0083299F" w:rsidP="00882820">
      <w:pPr>
        <w:spacing w:line="240" w:lineRule="auto"/>
        <w:jc w:val="both"/>
        <w:rPr>
          <w:rFonts w:ascii="Times New Roman" w:hAnsi="Times New Roman" w:cs="Times New Roman"/>
          <w:sz w:val="20"/>
          <w:szCs w:val="20"/>
          <w:lang w:val="en-US"/>
        </w:rPr>
      </w:pPr>
    </w:p>
    <w:p w14:paraId="7E911D2A" w14:textId="15C0D829" w:rsidR="00146276" w:rsidRDefault="00920D22" w:rsidP="008537C2">
      <w:pPr>
        <w:spacing w:line="360" w:lineRule="auto"/>
        <w:jc w:val="both"/>
        <w:rPr>
          <w:rFonts w:ascii="Times New Roman" w:hAnsi="Times New Roman" w:cs="Times New Roman"/>
          <w:bCs/>
          <w:sz w:val="20"/>
          <w:szCs w:val="20"/>
          <w:lang w:val="en-US"/>
        </w:rPr>
      </w:pPr>
      <w:r>
        <w:rPr>
          <w:rFonts w:ascii="Times New Roman" w:hAnsi="Times New Roman" w:cs="Times New Roman"/>
          <w:bCs/>
          <w:noProof/>
          <w:sz w:val="20"/>
          <w:szCs w:val="20"/>
          <w:lang w:val="en-US"/>
        </w:rPr>
        <w:drawing>
          <wp:anchor distT="0" distB="0" distL="114300" distR="114300" simplePos="0" relativeHeight="251695104" behindDoc="1" locked="0" layoutInCell="1" allowOverlap="1" wp14:anchorId="6618D95B" wp14:editId="7F4204E3">
            <wp:simplePos x="0" y="0"/>
            <wp:positionH relativeFrom="column">
              <wp:posOffset>0</wp:posOffset>
            </wp:positionH>
            <wp:positionV relativeFrom="paragraph">
              <wp:posOffset>9037</wp:posOffset>
            </wp:positionV>
            <wp:extent cx="5679831" cy="4096385"/>
            <wp:effectExtent l="0" t="0" r="0" b="0"/>
            <wp:wrapNone/>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val="0"/>
                        </a:ext>
                      </a:extLst>
                    </a:blip>
                    <a:srcRect r="902"/>
                    <a:stretch/>
                  </pic:blipFill>
                  <pic:spPr bwMode="auto">
                    <a:xfrm>
                      <a:off x="0" y="0"/>
                      <a:ext cx="5679831" cy="40963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3FF37A6" w14:textId="0C1E37BF" w:rsidR="00146276" w:rsidRDefault="00146276" w:rsidP="008537C2">
      <w:pPr>
        <w:spacing w:line="360" w:lineRule="auto"/>
        <w:jc w:val="both"/>
        <w:rPr>
          <w:rFonts w:ascii="Times New Roman" w:hAnsi="Times New Roman" w:cs="Times New Roman"/>
          <w:bCs/>
          <w:sz w:val="20"/>
          <w:szCs w:val="20"/>
          <w:lang w:val="en-US"/>
        </w:rPr>
      </w:pPr>
    </w:p>
    <w:p w14:paraId="70DB445F" w14:textId="77777777" w:rsidR="00146276" w:rsidRDefault="00146276" w:rsidP="008537C2">
      <w:pPr>
        <w:spacing w:line="360" w:lineRule="auto"/>
        <w:jc w:val="both"/>
        <w:rPr>
          <w:rFonts w:ascii="Times New Roman" w:hAnsi="Times New Roman" w:cs="Times New Roman"/>
          <w:bCs/>
          <w:sz w:val="20"/>
          <w:szCs w:val="20"/>
          <w:lang w:val="en-US"/>
        </w:rPr>
      </w:pPr>
    </w:p>
    <w:p w14:paraId="366BA429" w14:textId="77777777" w:rsidR="00146276" w:rsidRDefault="00146276" w:rsidP="008537C2">
      <w:pPr>
        <w:spacing w:line="360" w:lineRule="auto"/>
        <w:jc w:val="both"/>
        <w:rPr>
          <w:rFonts w:ascii="Times New Roman" w:hAnsi="Times New Roman" w:cs="Times New Roman"/>
          <w:bCs/>
          <w:sz w:val="20"/>
          <w:szCs w:val="20"/>
          <w:lang w:val="en-US"/>
        </w:rPr>
      </w:pPr>
    </w:p>
    <w:p w14:paraId="4E83C8B0" w14:textId="77777777" w:rsidR="00146276" w:rsidRDefault="00146276" w:rsidP="008537C2">
      <w:pPr>
        <w:spacing w:line="360" w:lineRule="auto"/>
        <w:jc w:val="both"/>
        <w:rPr>
          <w:rFonts w:ascii="Times New Roman" w:hAnsi="Times New Roman" w:cs="Times New Roman"/>
          <w:bCs/>
          <w:sz w:val="20"/>
          <w:szCs w:val="20"/>
          <w:lang w:val="en-US"/>
        </w:rPr>
      </w:pPr>
    </w:p>
    <w:p w14:paraId="73F4B5F8" w14:textId="77777777" w:rsidR="00146276" w:rsidRDefault="00146276" w:rsidP="008537C2">
      <w:pPr>
        <w:spacing w:line="360" w:lineRule="auto"/>
        <w:jc w:val="both"/>
        <w:rPr>
          <w:rFonts w:ascii="Times New Roman" w:hAnsi="Times New Roman" w:cs="Times New Roman"/>
          <w:bCs/>
          <w:sz w:val="20"/>
          <w:szCs w:val="20"/>
          <w:lang w:val="en-US"/>
        </w:rPr>
      </w:pPr>
    </w:p>
    <w:p w14:paraId="2D7EBDE0" w14:textId="77777777" w:rsidR="00146276" w:rsidRDefault="00146276" w:rsidP="008537C2">
      <w:pPr>
        <w:spacing w:line="360" w:lineRule="auto"/>
        <w:jc w:val="both"/>
        <w:rPr>
          <w:rFonts w:ascii="Times New Roman" w:hAnsi="Times New Roman" w:cs="Times New Roman"/>
          <w:bCs/>
          <w:sz w:val="20"/>
          <w:szCs w:val="20"/>
          <w:lang w:val="en-US"/>
        </w:rPr>
      </w:pPr>
    </w:p>
    <w:p w14:paraId="273C2911" w14:textId="77777777" w:rsidR="00146276" w:rsidRDefault="00146276" w:rsidP="008537C2">
      <w:pPr>
        <w:spacing w:line="360" w:lineRule="auto"/>
        <w:jc w:val="both"/>
        <w:rPr>
          <w:rFonts w:ascii="Times New Roman" w:hAnsi="Times New Roman" w:cs="Times New Roman"/>
          <w:bCs/>
          <w:sz w:val="20"/>
          <w:szCs w:val="20"/>
          <w:lang w:val="en-US"/>
        </w:rPr>
      </w:pPr>
    </w:p>
    <w:p w14:paraId="049614CE" w14:textId="77777777" w:rsidR="00146276" w:rsidRDefault="00146276" w:rsidP="008537C2">
      <w:pPr>
        <w:spacing w:line="360" w:lineRule="auto"/>
        <w:jc w:val="both"/>
        <w:rPr>
          <w:rFonts w:ascii="Times New Roman" w:hAnsi="Times New Roman" w:cs="Times New Roman"/>
          <w:bCs/>
          <w:sz w:val="20"/>
          <w:szCs w:val="20"/>
          <w:lang w:val="en-US"/>
        </w:rPr>
      </w:pPr>
    </w:p>
    <w:p w14:paraId="46B66FC4" w14:textId="77777777" w:rsidR="00146276" w:rsidRDefault="00146276" w:rsidP="008537C2">
      <w:pPr>
        <w:spacing w:line="360" w:lineRule="auto"/>
        <w:jc w:val="both"/>
        <w:rPr>
          <w:rFonts w:ascii="Times New Roman" w:hAnsi="Times New Roman" w:cs="Times New Roman"/>
          <w:bCs/>
          <w:sz w:val="20"/>
          <w:szCs w:val="20"/>
          <w:lang w:val="en-US"/>
        </w:rPr>
      </w:pPr>
    </w:p>
    <w:p w14:paraId="439E1895" w14:textId="655119C9" w:rsidR="00146276" w:rsidRDefault="00193D2F" w:rsidP="00193D2F">
      <w:pPr>
        <w:tabs>
          <w:tab w:val="left" w:pos="6683"/>
        </w:tabs>
        <w:spacing w:line="360" w:lineRule="auto"/>
        <w:jc w:val="both"/>
        <w:rPr>
          <w:rFonts w:ascii="Times New Roman" w:hAnsi="Times New Roman" w:cs="Times New Roman"/>
          <w:bCs/>
          <w:sz w:val="20"/>
          <w:szCs w:val="20"/>
          <w:lang w:val="en-US"/>
        </w:rPr>
      </w:pPr>
      <w:r>
        <w:rPr>
          <w:rFonts w:ascii="Times New Roman" w:hAnsi="Times New Roman" w:cs="Times New Roman"/>
          <w:bCs/>
          <w:sz w:val="20"/>
          <w:szCs w:val="20"/>
          <w:lang w:val="en-US"/>
        </w:rPr>
        <w:tab/>
      </w:r>
    </w:p>
    <w:p w14:paraId="66E7A81C" w14:textId="77777777" w:rsidR="00146276" w:rsidRDefault="00146276" w:rsidP="008537C2">
      <w:pPr>
        <w:spacing w:line="360" w:lineRule="auto"/>
        <w:jc w:val="both"/>
        <w:rPr>
          <w:rFonts w:ascii="Times New Roman" w:hAnsi="Times New Roman" w:cs="Times New Roman"/>
          <w:bCs/>
          <w:sz w:val="20"/>
          <w:szCs w:val="20"/>
          <w:lang w:val="en-US"/>
        </w:rPr>
      </w:pPr>
    </w:p>
    <w:p w14:paraId="23A3C0BF" w14:textId="77777777" w:rsidR="00146276" w:rsidRDefault="00146276" w:rsidP="008537C2">
      <w:pPr>
        <w:spacing w:line="360" w:lineRule="auto"/>
        <w:jc w:val="both"/>
        <w:rPr>
          <w:rFonts w:ascii="Times New Roman" w:hAnsi="Times New Roman" w:cs="Times New Roman"/>
          <w:bCs/>
          <w:sz w:val="20"/>
          <w:szCs w:val="20"/>
          <w:lang w:val="en-US"/>
        </w:rPr>
      </w:pPr>
    </w:p>
    <w:p w14:paraId="3D91643B" w14:textId="77777777" w:rsidR="00146276" w:rsidRDefault="00146276" w:rsidP="008537C2">
      <w:pPr>
        <w:spacing w:line="360" w:lineRule="auto"/>
        <w:jc w:val="both"/>
        <w:rPr>
          <w:rFonts w:ascii="Times New Roman" w:hAnsi="Times New Roman" w:cs="Times New Roman"/>
          <w:bCs/>
          <w:sz w:val="20"/>
          <w:szCs w:val="20"/>
          <w:lang w:val="en-US"/>
        </w:rPr>
      </w:pPr>
    </w:p>
    <w:p w14:paraId="73E3E3FA" w14:textId="77777777" w:rsidR="00146276" w:rsidRDefault="00146276" w:rsidP="008537C2">
      <w:pPr>
        <w:spacing w:line="360" w:lineRule="auto"/>
        <w:jc w:val="both"/>
        <w:rPr>
          <w:rFonts w:ascii="Times New Roman" w:hAnsi="Times New Roman" w:cs="Times New Roman"/>
          <w:bCs/>
          <w:sz w:val="20"/>
          <w:szCs w:val="20"/>
          <w:lang w:val="en-US"/>
        </w:rPr>
      </w:pPr>
    </w:p>
    <w:p w14:paraId="14C79FF6" w14:textId="77777777" w:rsidR="00146276" w:rsidRDefault="00146276" w:rsidP="008537C2">
      <w:pPr>
        <w:spacing w:line="360" w:lineRule="auto"/>
        <w:jc w:val="both"/>
        <w:rPr>
          <w:rFonts w:ascii="Times New Roman" w:hAnsi="Times New Roman" w:cs="Times New Roman"/>
          <w:bCs/>
          <w:sz w:val="20"/>
          <w:szCs w:val="20"/>
          <w:lang w:val="en-US"/>
        </w:rPr>
      </w:pPr>
    </w:p>
    <w:p w14:paraId="3EF63110" w14:textId="77777777" w:rsidR="00146276" w:rsidRDefault="00146276" w:rsidP="008537C2">
      <w:pPr>
        <w:spacing w:line="360" w:lineRule="auto"/>
        <w:jc w:val="both"/>
        <w:rPr>
          <w:rFonts w:ascii="Times New Roman" w:hAnsi="Times New Roman" w:cs="Times New Roman"/>
          <w:bCs/>
          <w:sz w:val="20"/>
          <w:szCs w:val="20"/>
          <w:lang w:val="en-US"/>
        </w:rPr>
      </w:pPr>
    </w:p>
    <w:p w14:paraId="728BFF76" w14:textId="77777777" w:rsidR="00146276" w:rsidRDefault="00146276" w:rsidP="008537C2">
      <w:pPr>
        <w:spacing w:line="360" w:lineRule="auto"/>
        <w:jc w:val="both"/>
        <w:rPr>
          <w:rFonts w:ascii="Times New Roman" w:hAnsi="Times New Roman" w:cs="Times New Roman"/>
          <w:bCs/>
          <w:sz w:val="20"/>
          <w:szCs w:val="20"/>
          <w:lang w:val="en-US"/>
        </w:rPr>
      </w:pPr>
    </w:p>
    <w:p w14:paraId="0AEB0181" w14:textId="77777777" w:rsidR="00146276" w:rsidRDefault="00146276" w:rsidP="008537C2">
      <w:pPr>
        <w:spacing w:line="360" w:lineRule="auto"/>
        <w:jc w:val="both"/>
        <w:rPr>
          <w:rFonts w:ascii="Times New Roman" w:hAnsi="Times New Roman" w:cs="Times New Roman"/>
          <w:bCs/>
          <w:sz w:val="20"/>
          <w:szCs w:val="20"/>
          <w:lang w:val="en-US"/>
        </w:rPr>
      </w:pPr>
    </w:p>
    <w:p w14:paraId="526B405A" w14:textId="6EDCF5A7" w:rsidR="0083299F" w:rsidRDefault="0083299F" w:rsidP="008537C2">
      <w:pPr>
        <w:spacing w:line="360" w:lineRule="auto"/>
        <w:jc w:val="both"/>
        <w:rPr>
          <w:rFonts w:ascii="Times New Roman" w:hAnsi="Times New Roman" w:cs="Times New Roman"/>
          <w:sz w:val="20"/>
          <w:szCs w:val="20"/>
          <w:lang w:val="en-US"/>
        </w:rPr>
      </w:pPr>
      <w:r w:rsidRPr="00EE2F33">
        <w:rPr>
          <w:rFonts w:ascii="Times New Roman" w:hAnsi="Times New Roman" w:cs="Times New Roman"/>
          <w:bCs/>
          <w:sz w:val="20"/>
          <w:szCs w:val="20"/>
          <w:lang w:val="en-US"/>
        </w:rPr>
        <w:t>Fi</w:t>
      </w:r>
      <w:r w:rsidR="00CF6549" w:rsidRPr="00EE2F33">
        <w:rPr>
          <w:rFonts w:ascii="Times New Roman" w:hAnsi="Times New Roman" w:cs="Times New Roman"/>
          <w:bCs/>
          <w:sz w:val="20"/>
          <w:szCs w:val="20"/>
          <w:lang w:val="en-US"/>
        </w:rPr>
        <w:t>g</w:t>
      </w:r>
      <w:r w:rsidR="00766747" w:rsidRPr="00EE2F33">
        <w:rPr>
          <w:rFonts w:ascii="Times New Roman" w:hAnsi="Times New Roman" w:cs="Times New Roman"/>
          <w:bCs/>
          <w:sz w:val="20"/>
          <w:szCs w:val="20"/>
          <w:lang w:val="en-US"/>
        </w:rPr>
        <w:t>ure</w:t>
      </w:r>
      <w:r w:rsidR="00CF6549" w:rsidRPr="00EE2F33">
        <w:rPr>
          <w:rFonts w:ascii="Times New Roman" w:hAnsi="Times New Roman" w:cs="Times New Roman"/>
          <w:bCs/>
          <w:sz w:val="20"/>
          <w:szCs w:val="20"/>
          <w:lang w:val="en-US"/>
        </w:rPr>
        <w:t xml:space="preserve"> </w:t>
      </w:r>
      <w:r w:rsidR="003D5ECA" w:rsidRPr="00EE2F33">
        <w:rPr>
          <w:rFonts w:ascii="Times New Roman" w:hAnsi="Times New Roman" w:cs="Times New Roman"/>
          <w:bCs/>
          <w:sz w:val="20"/>
          <w:szCs w:val="20"/>
          <w:lang w:val="en-US"/>
        </w:rPr>
        <w:t>1</w:t>
      </w:r>
      <w:r w:rsidRPr="00EE2F33">
        <w:rPr>
          <w:rFonts w:ascii="Times New Roman" w:hAnsi="Times New Roman" w:cs="Times New Roman"/>
          <w:bCs/>
          <w:sz w:val="20"/>
          <w:szCs w:val="20"/>
          <w:lang w:val="en-US"/>
        </w:rPr>
        <w:t>.</w:t>
      </w:r>
      <w:r w:rsidRPr="00184F2D">
        <w:rPr>
          <w:rFonts w:ascii="Times New Roman" w:hAnsi="Times New Roman" w:cs="Times New Roman"/>
          <w:sz w:val="20"/>
          <w:szCs w:val="20"/>
          <w:lang w:val="en-US"/>
        </w:rPr>
        <w:t xml:space="preserve"> </w:t>
      </w:r>
      <w:r w:rsidR="00A639A8" w:rsidRPr="00184F2D">
        <w:rPr>
          <w:rFonts w:ascii="Times New Roman" w:hAnsi="Times New Roman" w:cs="Times New Roman"/>
          <w:sz w:val="20"/>
          <w:szCs w:val="20"/>
          <w:lang w:val="en-US"/>
        </w:rPr>
        <w:t>D</w:t>
      </w:r>
      <w:r w:rsidRPr="00184F2D">
        <w:rPr>
          <w:rFonts w:ascii="Times New Roman" w:hAnsi="Times New Roman" w:cs="Times New Roman"/>
          <w:sz w:val="20"/>
          <w:szCs w:val="20"/>
          <w:lang w:val="en-US"/>
        </w:rPr>
        <w:t>istribution of the</w:t>
      </w:r>
      <w:r w:rsidR="00526086" w:rsidRPr="00184F2D">
        <w:rPr>
          <w:rFonts w:ascii="Times New Roman" w:hAnsi="Times New Roman" w:cs="Times New Roman"/>
          <w:sz w:val="20"/>
          <w:szCs w:val="20"/>
          <w:lang w:val="en-US"/>
        </w:rPr>
        <w:t xml:space="preserve"> </w:t>
      </w:r>
      <w:r w:rsidR="00526086" w:rsidRPr="00184F2D">
        <w:rPr>
          <w:rFonts w:ascii="Times New Roman" w:hAnsi="Times New Roman" w:cs="Times New Roman"/>
          <w:i/>
          <w:iCs/>
          <w:sz w:val="20"/>
          <w:szCs w:val="20"/>
          <w:lang w:val="en-US"/>
        </w:rPr>
        <w:t>C. moritzianus</w:t>
      </w:r>
      <w:r w:rsidRPr="00184F2D">
        <w:rPr>
          <w:rFonts w:ascii="Times New Roman" w:hAnsi="Times New Roman" w:cs="Times New Roman"/>
          <w:sz w:val="20"/>
          <w:szCs w:val="20"/>
          <w:lang w:val="en-US"/>
        </w:rPr>
        <w:t xml:space="preserve"> individuals recorded in Norte de Santander</w:t>
      </w:r>
      <w:r w:rsidR="002B4C2C">
        <w:rPr>
          <w:rFonts w:ascii="Times New Roman" w:hAnsi="Times New Roman" w:cs="Times New Roman"/>
          <w:sz w:val="20"/>
          <w:szCs w:val="20"/>
          <w:lang w:val="en-US"/>
        </w:rPr>
        <w:t xml:space="preserve"> (Colombia, South America)</w:t>
      </w:r>
      <w:r w:rsidRPr="00184F2D">
        <w:rPr>
          <w:rFonts w:ascii="Times New Roman" w:hAnsi="Times New Roman" w:cs="Times New Roman"/>
          <w:sz w:val="20"/>
          <w:szCs w:val="20"/>
          <w:lang w:val="en-US"/>
        </w:rPr>
        <w:t>. Top of the map, individuals from Ocaña (Group A), the middle Salazar region (Group B) and in the lower part the municipalities of Chinácota, Pamplonita, and Toledo (Group C).</w:t>
      </w:r>
    </w:p>
    <w:p w14:paraId="2DC8F331" w14:textId="606A4C5C" w:rsidR="00747E14" w:rsidRDefault="00747E14" w:rsidP="008537C2">
      <w:pPr>
        <w:spacing w:line="360" w:lineRule="auto"/>
        <w:jc w:val="both"/>
        <w:rPr>
          <w:rFonts w:ascii="Times New Roman" w:hAnsi="Times New Roman" w:cs="Times New Roman"/>
          <w:sz w:val="20"/>
          <w:szCs w:val="20"/>
          <w:lang w:val="en-US"/>
        </w:rPr>
      </w:pPr>
    </w:p>
    <w:p w14:paraId="69004FE5" w14:textId="5B2EAD29" w:rsidR="00747E14" w:rsidRDefault="00747E14" w:rsidP="008537C2">
      <w:pPr>
        <w:spacing w:line="360" w:lineRule="auto"/>
        <w:jc w:val="both"/>
        <w:rPr>
          <w:rFonts w:ascii="Times New Roman" w:hAnsi="Times New Roman" w:cs="Times New Roman"/>
          <w:sz w:val="20"/>
          <w:szCs w:val="20"/>
          <w:lang w:val="en-US"/>
        </w:rPr>
      </w:pPr>
    </w:p>
    <w:p w14:paraId="28B5E812" w14:textId="1403B846" w:rsidR="00747E14" w:rsidRDefault="00747E14" w:rsidP="008537C2">
      <w:pPr>
        <w:spacing w:line="360" w:lineRule="auto"/>
        <w:jc w:val="both"/>
        <w:rPr>
          <w:rFonts w:ascii="Times New Roman" w:hAnsi="Times New Roman" w:cs="Times New Roman"/>
          <w:sz w:val="20"/>
          <w:szCs w:val="20"/>
          <w:lang w:val="en-US"/>
        </w:rPr>
      </w:pPr>
    </w:p>
    <w:p w14:paraId="6DC116D7" w14:textId="239625E7" w:rsidR="00747E14" w:rsidRDefault="00747E14" w:rsidP="008537C2">
      <w:pPr>
        <w:spacing w:line="360" w:lineRule="auto"/>
        <w:jc w:val="both"/>
        <w:rPr>
          <w:rFonts w:ascii="Times New Roman" w:hAnsi="Times New Roman" w:cs="Times New Roman"/>
          <w:sz w:val="20"/>
          <w:szCs w:val="20"/>
          <w:lang w:val="en-US"/>
        </w:rPr>
      </w:pPr>
    </w:p>
    <w:p w14:paraId="5238C2B1" w14:textId="42E92C93" w:rsidR="00747E14" w:rsidRDefault="00747E14" w:rsidP="008537C2">
      <w:pPr>
        <w:spacing w:line="360" w:lineRule="auto"/>
        <w:jc w:val="both"/>
        <w:rPr>
          <w:rFonts w:ascii="Times New Roman" w:hAnsi="Times New Roman" w:cs="Times New Roman"/>
          <w:sz w:val="20"/>
          <w:szCs w:val="20"/>
          <w:lang w:val="en-US"/>
        </w:rPr>
      </w:pPr>
    </w:p>
    <w:p w14:paraId="065FD1DB" w14:textId="250278DB" w:rsidR="00747E14" w:rsidRDefault="00747E14" w:rsidP="008537C2">
      <w:pPr>
        <w:spacing w:line="360" w:lineRule="auto"/>
        <w:jc w:val="both"/>
        <w:rPr>
          <w:rFonts w:ascii="Times New Roman" w:hAnsi="Times New Roman" w:cs="Times New Roman"/>
          <w:sz w:val="20"/>
          <w:szCs w:val="20"/>
          <w:lang w:val="en-US"/>
        </w:rPr>
      </w:pPr>
    </w:p>
    <w:p w14:paraId="6AE3292C" w14:textId="7F17F06C" w:rsidR="00747E14" w:rsidRDefault="00747E14" w:rsidP="008537C2">
      <w:pPr>
        <w:spacing w:line="360" w:lineRule="auto"/>
        <w:jc w:val="both"/>
        <w:rPr>
          <w:rFonts w:ascii="Times New Roman" w:hAnsi="Times New Roman" w:cs="Times New Roman"/>
          <w:sz w:val="20"/>
          <w:szCs w:val="20"/>
          <w:lang w:val="en-US"/>
        </w:rPr>
      </w:pPr>
    </w:p>
    <w:p w14:paraId="546F50E6" w14:textId="5A227FB4" w:rsidR="00747E14" w:rsidRDefault="00747E14" w:rsidP="008537C2">
      <w:pPr>
        <w:spacing w:line="360" w:lineRule="auto"/>
        <w:jc w:val="both"/>
        <w:rPr>
          <w:rFonts w:ascii="Times New Roman" w:hAnsi="Times New Roman" w:cs="Times New Roman"/>
          <w:sz w:val="20"/>
          <w:szCs w:val="20"/>
          <w:lang w:val="en-US"/>
        </w:rPr>
      </w:pPr>
    </w:p>
    <w:p w14:paraId="7889F5C7" w14:textId="5FA6C7E1" w:rsidR="00747E14" w:rsidRDefault="00747E14" w:rsidP="008537C2">
      <w:pPr>
        <w:spacing w:line="360" w:lineRule="auto"/>
        <w:jc w:val="both"/>
        <w:rPr>
          <w:rFonts w:ascii="Times New Roman" w:hAnsi="Times New Roman" w:cs="Times New Roman"/>
          <w:sz w:val="20"/>
          <w:szCs w:val="20"/>
          <w:lang w:val="en-US"/>
        </w:rPr>
      </w:pPr>
    </w:p>
    <w:p w14:paraId="1C4EF4DB" w14:textId="45D75EBF" w:rsidR="00747E14" w:rsidRDefault="00747E14" w:rsidP="008537C2">
      <w:pPr>
        <w:spacing w:line="360" w:lineRule="auto"/>
        <w:jc w:val="both"/>
        <w:rPr>
          <w:rFonts w:ascii="Times New Roman" w:hAnsi="Times New Roman" w:cs="Times New Roman"/>
          <w:sz w:val="20"/>
          <w:szCs w:val="20"/>
          <w:lang w:val="en-US"/>
        </w:rPr>
      </w:pPr>
    </w:p>
    <w:p w14:paraId="725AA6A4" w14:textId="6ECA5B33" w:rsidR="00747E14" w:rsidRDefault="00747E14" w:rsidP="008537C2">
      <w:pPr>
        <w:spacing w:line="360" w:lineRule="auto"/>
        <w:jc w:val="both"/>
        <w:rPr>
          <w:rFonts w:ascii="Times New Roman" w:hAnsi="Times New Roman" w:cs="Times New Roman"/>
          <w:sz w:val="20"/>
          <w:szCs w:val="20"/>
          <w:lang w:val="en-US"/>
        </w:rPr>
      </w:pPr>
    </w:p>
    <w:p w14:paraId="64199A7A" w14:textId="2ACD045D" w:rsidR="00747E14" w:rsidRDefault="00747E14" w:rsidP="008537C2">
      <w:pPr>
        <w:spacing w:line="360" w:lineRule="auto"/>
        <w:jc w:val="both"/>
        <w:rPr>
          <w:rFonts w:ascii="Times New Roman" w:hAnsi="Times New Roman" w:cs="Times New Roman"/>
          <w:sz w:val="20"/>
          <w:szCs w:val="20"/>
          <w:lang w:val="en-US"/>
        </w:rPr>
      </w:pPr>
    </w:p>
    <w:p w14:paraId="162D24AD" w14:textId="3BC076E5" w:rsidR="00747E14" w:rsidRDefault="00747E14" w:rsidP="008537C2">
      <w:pPr>
        <w:spacing w:line="360" w:lineRule="auto"/>
        <w:jc w:val="both"/>
        <w:rPr>
          <w:rFonts w:ascii="Times New Roman" w:hAnsi="Times New Roman" w:cs="Times New Roman"/>
          <w:sz w:val="20"/>
          <w:szCs w:val="20"/>
          <w:lang w:val="en-US"/>
        </w:rPr>
      </w:pPr>
    </w:p>
    <w:p w14:paraId="619E1551" w14:textId="7A6CB933" w:rsidR="00747E14" w:rsidRDefault="00747E14" w:rsidP="008537C2">
      <w:pPr>
        <w:spacing w:line="360" w:lineRule="auto"/>
        <w:jc w:val="both"/>
        <w:rPr>
          <w:rFonts w:ascii="Times New Roman" w:hAnsi="Times New Roman" w:cs="Times New Roman"/>
          <w:sz w:val="20"/>
          <w:szCs w:val="20"/>
          <w:lang w:val="en-US"/>
        </w:rPr>
      </w:pPr>
    </w:p>
    <w:p w14:paraId="3809E3C5" w14:textId="77777777" w:rsidR="00747E14" w:rsidRDefault="00747E14" w:rsidP="008537C2">
      <w:pPr>
        <w:spacing w:line="360" w:lineRule="auto"/>
        <w:jc w:val="both"/>
        <w:rPr>
          <w:rFonts w:ascii="Times New Roman" w:hAnsi="Times New Roman" w:cs="Times New Roman"/>
          <w:sz w:val="20"/>
          <w:szCs w:val="20"/>
          <w:lang w:val="en-US"/>
        </w:rPr>
      </w:pPr>
    </w:p>
    <w:p w14:paraId="370E3C58" w14:textId="31E1678C" w:rsidR="00F22D46" w:rsidRPr="00184F2D" w:rsidRDefault="00024318" w:rsidP="00882820">
      <w:pPr>
        <w:spacing w:line="240" w:lineRule="auto"/>
        <w:jc w:val="both"/>
        <w:rPr>
          <w:rFonts w:ascii="Times New Roman" w:hAnsi="Times New Roman" w:cs="Times New Roman"/>
          <w:sz w:val="20"/>
          <w:szCs w:val="20"/>
          <w:lang w:val="en-US"/>
        </w:rPr>
      </w:pPr>
      <w:r w:rsidRPr="00184F2D">
        <w:rPr>
          <w:rFonts w:ascii="Times New Roman" w:hAnsi="Times New Roman" w:cs="Times New Roman"/>
          <w:noProof/>
        </w:rPr>
        <w:lastRenderedPageBreak/>
        <w:drawing>
          <wp:anchor distT="0" distB="0" distL="114300" distR="114300" simplePos="0" relativeHeight="251619328" behindDoc="1" locked="0" layoutInCell="1" allowOverlap="1" wp14:anchorId="6165033C" wp14:editId="1DF625C7">
            <wp:simplePos x="0" y="0"/>
            <wp:positionH relativeFrom="column">
              <wp:posOffset>624114</wp:posOffset>
            </wp:positionH>
            <wp:positionV relativeFrom="paragraph">
              <wp:posOffset>101599</wp:posOffset>
            </wp:positionV>
            <wp:extent cx="4920343" cy="5319923"/>
            <wp:effectExtent l="0" t="0" r="0"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30769" cy="53311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2DDAFB" w14:textId="2D0D7203" w:rsidR="00F22D46" w:rsidRPr="00184F2D" w:rsidRDefault="00F22D46" w:rsidP="00882820">
      <w:pPr>
        <w:spacing w:line="240" w:lineRule="auto"/>
        <w:jc w:val="both"/>
        <w:rPr>
          <w:rFonts w:ascii="Times New Roman" w:hAnsi="Times New Roman" w:cs="Times New Roman"/>
          <w:sz w:val="20"/>
          <w:szCs w:val="20"/>
          <w:lang w:val="en-US"/>
        </w:rPr>
      </w:pPr>
    </w:p>
    <w:p w14:paraId="52368EF2" w14:textId="733C7DAF" w:rsidR="00F22D46" w:rsidRPr="00184F2D" w:rsidRDefault="00F22D46" w:rsidP="00882820">
      <w:pPr>
        <w:spacing w:line="240" w:lineRule="auto"/>
        <w:jc w:val="both"/>
        <w:rPr>
          <w:rFonts w:ascii="Times New Roman" w:hAnsi="Times New Roman" w:cs="Times New Roman"/>
          <w:sz w:val="20"/>
          <w:szCs w:val="20"/>
          <w:lang w:val="en-US"/>
        </w:rPr>
      </w:pPr>
    </w:p>
    <w:p w14:paraId="1216C9DC" w14:textId="3A1CF994" w:rsidR="00F22D46" w:rsidRPr="00184F2D" w:rsidRDefault="00F22D46" w:rsidP="00882820">
      <w:pPr>
        <w:spacing w:line="240" w:lineRule="auto"/>
        <w:jc w:val="both"/>
        <w:rPr>
          <w:rFonts w:ascii="Times New Roman" w:hAnsi="Times New Roman" w:cs="Times New Roman"/>
          <w:sz w:val="20"/>
          <w:szCs w:val="20"/>
          <w:lang w:val="en-US"/>
        </w:rPr>
      </w:pPr>
    </w:p>
    <w:p w14:paraId="0F4ABEA3" w14:textId="77777777" w:rsidR="00F22D46" w:rsidRPr="00184F2D" w:rsidRDefault="00F22D46" w:rsidP="00882820">
      <w:pPr>
        <w:spacing w:line="240" w:lineRule="auto"/>
        <w:jc w:val="both"/>
        <w:rPr>
          <w:rFonts w:ascii="Times New Roman" w:hAnsi="Times New Roman" w:cs="Times New Roman"/>
          <w:sz w:val="20"/>
          <w:szCs w:val="20"/>
          <w:lang w:val="en-US"/>
        </w:rPr>
      </w:pPr>
    </w:p>
    <w:p w14:paraId="41803228" w14:textId="23641F99" w:rsidR="00F22D46" w:rsidRPr="00184F2D" w:rsidRDefault="00F22D46" w:rsidP="00882820">
      <w:pPr>
        <w:spacing w:line="240" w:lineRule="auto"/>
        <w:jc w:val="both"/>
        <w:rPr>
          <w:rFonts w:ascii="Times New Roman" w:hAnsi="Times New Roman" w:cs="Times New Roman"/>
          <w:sz w:val="20"/>
          <w:szCs w:val="20"/>
          <w:lang w:val="en-US"/>
        </w:rPr>
      </w:pPr>
    </w:p>
    <w:p w14:paraId="6E10F22F" w14:textId="2CB94CE8" w:rsidR="00FE6E8C" w:rsidRPr="00184F2D" w:rsidRDefault="00FE6E8C" w:rsidP="00882820">
      <w:pPr>
        <w:spacing w:line="240" w:lineRule="auto"/>
        <w:jc w:val="both"/>
        <w:rPr>
          <w:rFonts w:ascii="Times New Roman" w:hAnsi="Times New Roman" w:cs="Times New Roman"/>
          <w:sz w:val="20"/>
          <w:szCs w:val="20"/>
          <w:lang w:val="en-US"/>
        </w:rPr>
      </w:pPr>
    </w:p>
    <w:p w14:paraId="1B27E41F" w14:textId="2A5FBA01" w:rsidR="00FE6E8C" w:rsidRPr="00184F2D" w:rsidRDefault="00FE6E8C" w:rsidP="00882820">
      <w:pPr>
        <w:spacing w:line="240" w:lineRule="auto"/>
        <w:jc w:val="both"/>
        <w:rPr>
          <w:rFonts w:ascii="Times New Roman" w:hAnsi="Times New Roman" w:cs="Times New Roman"/>
          <w:sz w:val="20"/>
          <w:szCs w:val="20"/>
          <w:lang w:val="en-US"/>
        </w:rPr>
      </w:pPr>
    </w:p>
    <w:p w14:paraId="6467343A" w14:textId="6420CD69" w:rsidR="00FE6E8C" w:rsidRPr="00184F2D" w:rsidRDefault="00FE6E8C" w:rsidP="00882820">
      <w:pPr>
        <w:spacing w:line="240" w:lineRule="auto"/>
        <w:jc w:val="both"/>
        <w:rPr>
          <w:rFonts w:ascii="Times New Roman" w:hAnsi="Times New Roman" w:cs="Times New Roman"/>
          <w:sz w:val="20"/>
          <w:szCs w:val="20"/>
          <w:lang w:val="en-US"/>
        </w:rPr>
      </w:pPr>
    </w:p>
    <w:p w14:paraId="664B9366" w14:textId="1DB86259" w:rsidR="00FE6E8C" w:rsidRPr="00184F2D" w:rsidRDefault="00FE6E8C" w:rsidP="00882820">
      <w:pPr>
        <w:spacing w:line="240" w:lineRule="auto"/>
        <w:jc w:val="both"/>
        <w:rPr>
          <w:rFonts w:ascii="Times New Roman" w:hAnsi="Times New Roman" w:cs="Times New Roman"/>
          <w:sz w:val="20"/>
          <w:szCs w:val="20"/>
          <w:lang w:val="en-US"/>
        </w:rPr>
      </w:pPr>
    </w:p>
    <w:p w14:paraId="7C629355" w14:textId="77777777" w:rsidR="00FE6E8C" w:rsidRPr="00184F2D" w:rsidRDefault="00FE6E8C" w:rsidP="00882820">
      <w:pPr>
        <w:spacing w:line="240" w:lineRule="auto"/>
        <w:jc w:val="both"/>
        <w:rPr>
          <w:rFonts w:ascii="Times New Roman" w:hAnsi="Times New Roman" w:cs="Times New Roman"/>
          <w:sz w:val="20"/>
          <w:szCs w:val="20"/>
          <w:lang w:val="en-US"/>
        </w:rPr>
      </w:pPr>
    </w:p>
    <w:p w14:paraId="6CBB1791" w14:textId="1C50F767" w:rsidR="00FE6E8C" w:rsidRPr="00184F2D" w:rsidRDefault="00FE6E8C" w:rsidP="00882820">
      <w:pPr>
        <w:spacing w:line="240" w:lineRule="auto"/>
        <w:jc w:val="both"/>
        <w:rPr>
          <w:rFonts w:ascii="Times New Roman" w:hAnsi="Times New Roman" w:cs="Times New Roman"/>
          <w:sz w:val="20"/>
          <w:szCs w:val="20"/>
          <w:lang w:val="en-US"/>
        </w:rPr>
      </w:pPr>
    </w:p>
    <w:p w14:paraId="608400E6" w14:textId="77777777" w:rsidR="00FE6E8C" w:rsidRPr="00184F2D" w:rsidRDefault="00FE6E8C" w:rsidP="00882820">
      <w:pPr>
        <w:spacing w:line="240" w:lineRule="auto"/>
        <w:jc w:val="both"/>
        <w:rPr>
          <w:rFonts w:ascii="Times New Roman" w:hAnsi="Times New Roman" w:cs="Times New Roman"/>
          <w:sz w:val="20"/>
          <w:szCs w:val="20"/>
          <w:lang w:val="en-US"/>
        </w:rPr>
      </w:pPr>
    </w:p>
    <w:p w14:paraId="43234EB2" w14:textId="77777777" w:rsidR="00FE6E8C" w:rsidRPr="00184F2D" w:rsidRDefault="00FE6E8C" w:rsidP="00882820">
      <w:pPr>
        <w:spacing w:line="240" w:lineRule="auto"/>
        <w:jc w:val="both"/>
        <w:rPr>
          <w:rFonts w:ascii="Times New Roman" w:hAnsi="Times New Roman" w:cs="Times New Roman"/>
          <w:sz w:val="20"/>
          <w:szCs w:val="20"/>
          <w:lang w:val="en-US"/>
        </w:rPr>
      </w:pPr>
    </w:p>
    <w:p w14:paraId="3C8EE605" w14:textId="77777777" w:rsidR="00FE6E8C" w:rsidRPr="00184F2D" w:rsidRDefault="00FE6E8C" w:rsidP="00882820">
      <w:pPr>
        <w:spacing w:line="240" w:lineRule="auto"/>
        <w:jc w:val="both"/>
        <w:rPr>
          <w:rFonts w:ascii="Times New Roman" w:hAnsi="Times New Roman" w:cs="Times New Roman"/>
          <w:sz w:val="20"/>
          <w:szCs w:val="20"/>
          <w:lang w:val="en-US"/>
        </w:rPr>
      </w:pPr>
    </w:p>
    <w:p w14:paraId="511B221C" w14:textId="48FF6967" w:rsidR="00F22D46" w:rsidRPr="00184F2D" w:rsidRDefault="00F22D46" w:rsidP="00882820">
      <w:pPr>
        <w:spacing w:line="240" w:lineRule="auto"/>
        <w:jc w:val="both"/>
        <w:rPr>
          <w:rFonts w:ascii="Times New Roman" w:hAnsi="Times New Roman" w:cs="Times New Roman"/>
          <w:sz w:val="20"/>
          <w:szCs w:val="20"/>
          <w:lang w:val="en-US"/>
        </w:rPr>
      </w:pPr>
    </w:p>
    <w:p w14:paraId="18F87347" w14:textId="77777777" w:rsidR="00F22D46" w:rsidRPr="00184F2D" w:rsidRDefault="00F22D46" w:rsidP="00882820">
      <w:pPr>
        <w:spacing w:line="240" w:lineRule="auto"/>
        <w:jc w:val="both"/>
        <w:rPr>
          <w:rFonts w:ascii="Times New Roman" w:hAnsi="Times New Roman" w:cs="Times New Roman"/>
          <w:sz w:val="20"/>
          <w:szCs w:val="20"/>
          <w:lang w:val="en-US"/>
        </w:rPr>
      </w:pPr>
    </w:p>
    <w:p w14:paraId="0E6B1BE0" w14:textId="77777777" w:rsidR="00F22D46" w:rsidRPr="00184F2D" w:rsidRDefault="00F22D46" w:rsidP="00882820">
      <w:pPr>
        <w:spacing w:line="240" w:lineRule="auto"/>
        <w:jc w:val="both"/>
        <w:rPr>
          <w:rFonts w:ascii="Times New Roman" w:hAnsi="Times New Roman" w:cs="Times New Roman"/>
          <w:sz w:val="20"/>
          <w:szCs w:val="20"/>
          <w:lang w:val="en-US"/>
        </w:rPr>
      </w:pPr>
    </w:p>
    <w:p w14:paraId="3E1912E1" w14:textId="77777777" w:rsidR="00F22D46" w:rsidRPr="00184F2D" w:rsidRDefault="00F22D46" w:rsidP="00882820">
      <w:pPr>
        <w:spacing w:line="240" w:lineRule="auto"/>
        <w:jc w:val="both"/>
        <w:rPr>
          <w:rFonts w:ascii="Times New Roman" w:hAnsi="Times New Roman" w:cs="Times New Roman"/>
          <w:sz w:val="20"/>
          <w:szCs w:val="20"/>
          <w:lang w:val="en-US"/>
        </w:rPr>
      </w:pPr>
    </w:p>
    <w:p w14:paraId="62F6058C" w14:textId="33563A7C" w:rsidR="00F22D46" w:rsidRPr="00184F2D" w:rsidRDefault="00F22D46" w:rsidP="00882820">
      <w:pPr>
        <w:spacing w:line="240" w:lineRule="auto"/>
        <w:jc w:val="both"/>
        <w:rPr>
          <w:rFonts w:ascii="Times New Roman" w:hAnsi="Times New Roman" w:cs="Times New Roman"/>
          <w:sz w:val="20"/>
          <w:szCs w:val="20"/>
          <w:lang w:val="en-US"/>
        </w:rPr>
      </w:pPr>
    </w:p>
    <w:p w14:paraId="133FB476" w14:textId="77777777" w:rsidR="00FE6E8C" w:rsidRPr="00184F2D" w:rsidRDefault="00FE6E8C" w:rsidP="00882820">
      <w:pPr>
        <w:spacing w:line="240" w:lineRule="auto"/>
        <w:jc w:val="both"/>
        <w:rPr>
          <w:rFonts w:ascii="Times New Roman" w:hAnsi="Times New Roman" w:cs="Times New Roman"/>
          <w:sz w:val="20"/>
          <w:szCs w:val="20"/>
          <w:lang w:val="en-US"/>
        </w:rPr>
      </w:pPr>
    </w:p>
    <w:p w14:paraId="0DFADC3A" w14:textId="77777777" w:rsidR="00FE6E8C" w:rsidRPr="00184F2D" w:rsidRDefault="00FE6E8C" w:rsidP="00882820">
      <w:pPr>
        <w:spacing w:line="240" w:lineRule="auto"/>
        <w:jc w:val="both"/>
        <w:rPr>
          <w:rFonts w:ascii="Times New Roman" w:hAnsi="Times New Roman" w:cs="Times New Roman"/>
          <w:sz w:val="20"/>
          <w:szCs w:val="20"/>
          <w:lang w:val="en-US"/>
        </w:rPr>
      </w:pPr>
    </w:p>
    <w:p w14:paraId="6BDF49E0" w14:textId="731B63C9" w:rsidR="00FE6E8C" w:rsidRPr="00184F2D" w:rsidRDefault="00FE6E8C" w:rsidP="00882820">
      <w:pPr>
        <w:spacing w:line="240" w:lineRule="auto"/>
        <w:jc w:val="both"/>
        <w:rPr>
          <w:rFonts w:ascii="Times New Roman" w:hAnsi="Times New Roman" w:cs="Times New Roman"/>
          <w:sz w:val="20"/>
          <w:szCs w:val="20"/>
          <w:lang w:val="en-US"/>
        </w:rPr>
      </w:pPr>
    </w:p>
    <w:p w14:paraId="7022080A" w14:textId="77777777" w:rsidR="00FE6E8C" w:rsidRPr="00184F2D" w:rsidRDefault="00FE6E8C" w:rsidP="00882820">
      <w:pPr>
        <w:spacing w:line="240" w:lineRule="auto"/>
        <w:jc w:val="both"/>
        <w:rPr>
          <w:rFonts w:ascii="Times New Roman" w:hAnsi="Times New Roman" w:cs="Times New Roman"/>
          <w:sz w:val="20"/>
          <w:szCs w:val="20"/>
          <w:lang w:val="en-US"/>
        </w:rPr>
      </w:pPr>
    </w:p>
    <w:p w14:paraId="649B569A" w14:textId="77777777" w:rsidR="00FE6E8C" w:rsidRPr="00184F2D" w:rsidRDefault="00FE6E8C" w:rsidP="00882820">
      <w:pPr>
        <w:spacing w:line="240" w:lineRule="auto"/>
        <w:jc w:val="both"/>
        <w:rPr>
          <w:rFonts w:ascii="Times New Roman" w:hAnsi="Times New Roman" w:cs="Times New Roman"/>
          <w:sz w:val="20"/>
          <w:szCs w:val="20"/>
          <w:lang w:val="en-US"/>
        </w:rPr>
      </w:pPr>
    </w:p>
    <w:p w14:paraId="36562C3C" w14:textId="5C01B427" w:rsidR="00FE6E8C" w:rsidRPr="00184F2D" w:rsidRDefault="00FE6E8C" w:rsidP="00882820">
      <w:pPr>
        <w:spacing w:line="240" w:lineRule="auto"/>
        <w:jc w:val="both"/>
        <w:rPr>
          <w:rFonts w:ascii="Times New Roman" w:hAnsi="Times New Roman" w:cs="Times New Roman"/>
          <w:sz w:val="20"/>
          <w:szCs w:val="20"/>
          <w:lang w:val="en-US"/>
        </w:rPr>
      </w:pPr>
    </w:p>
    <w:p w14:paraId="22EBCEEB" w14:textId="77777777" w:rsidR="00FE6E8C" w:rsidRPr="00184F2D" w:rsidRDefault="00FE6E8C" w:rsidP="00882820">
      <w:pPr>
        <w:spacing w:line="240" w:lineRule="auto"/>
        <w:jc w:val="both"/>
        <w:rPr>
          <w:rFonts w:ascii="Times New Roman" w:hAnsi="Times New Roman" w:cs="Times New Roman"/>
          <w:sz w:val="20"/>
          <w:szCs w:val="20"/>
          <w:lang w:val="en-US"/>
        </w:rPr>
      </w:pPr>
    </w:p>
    <w:p w14:paraId="4B6DCE09" w14:textId="77777777" w:rsidR="00FE6E8C" w:rsidRPr="00184F2D" w:rsidRDefault="00FE6E8C" w:rsidP="00882820">
      <w:pPr>
        <w:spacing w:line="240" w:lineRule="auto"/>
        <w:jc w:val="both"/>
        <w:rPr>
          <w:rFonts w:ascii="Times New Roman" w:hAnsi="Times New Roman" w:cs="Times New Roman"/>
          <w:sz w:val="20"/>
          <w:szCs w:val="20"/>
          <w:lang w:val="en-US"/>
        </w:rPr>
      </w:pPr>
    </w:p>
    <w:p w14:paraId="4E85FFBE" w14:textId="0FFCEEE1" w:rsidR="00FE6E8C" w:rsidRPr="00184F2D" w:rsidRDefault="00FE6E8C" w:rsidP="00882820">
      <w:pPr>
        <w:spacing w:line="240" w:lineRule="auto"/>
        <w:jc w:val="both"/>
        <w:rPr>
          <w:rFonts w:ascii="Times New Roman" w:hAnsi="Times New Roman" w:cs="Times New Roman"/>
          <w:sz w:val="20"/>
          <w:szCs w:val="20"/>
          <w:lang w:val="en-US"/>
        </w:rPr>
      </w:pPr>
    </w:p>
    <w:p w14:paraId="05B0F903" w14:textId="77777777" w:rsidR="00FE6E8C" w:rsidRPr="00184F2D" w:rsidRDefault="00FE6E8C" w:rsidP="00882820">
      <w:pPr>
        <w:spacing w:line="240" w:lineRule="auto"/>
        <w:jc w:val="both"/>
        <w:rPr>
          <w:rFonts w:ascii="Times New Roman" w:hAnsi="Times New Roman" w:cs="Times New Roman"/>
          <w:sz w:val="20"/>
          <w:szCs w:val="20"/>
          <w:lang w:val="en-US"/>
        </w:rPr>
      </w:pPr>
    </w:p>
    <w:p w14:paraId="7999DBF7" w14:textId="77777777" w:rsidR="00882820" w:rsidRDefault="00882820" w:rsidP="00882820">
      <w:pPr>
        <w:spacing w:line="240" w:lineRule="auto"/>
        <w:jc w:val="both"/>
        <w:rPr>
          <w:rFonts w:ascii="Times New Roman" w:hAnsi="Times New Roman" w:cs="Times New Roman"/>
          <w:bCs/>
          <w:sz w:val="20"/>
          <w:szCs w:val="20"/>
          <w:lang w:val="en-US"/>
        </w:rPr>
      </w:pPr>
    </w:p>
    <w:p w14:paraId="5D5B173B" w14:textId="77777777" w:rsidR="00882820" w:rsidRDefault="00882820" w:rsidP="00882820">
      <w:pPr>
        <w:spacing w:line="240" w:lineRule="auto"/>
        <w:jc w:val="both"/>
        <w:rPr>
          <w:rFonts w:ascii="Times New Roman" w:hAnsi="Times New Roman" w:cs="Times New Roman"/>
          <w:bCs/>
          <w:sz w:val="20"/>
          <w:szCs w:val="20"/>
          <w:lang w:val="en-US"/>
        </w:rPr>
      </w:pPr>
    </w:p>
    <w:p w14:paraId="5F31D170" w14:textId="77777777" w:rsidR="00882820" w:rsidRDefault="00882820" w:rsidP="00882820">
      <w:pPr>
        <w:spacing w:line="240" w:lineRule="auto"/>
        <w:jc w:val="both"/>
        <w:rPr>
          <w:rFonts w:ascii="Times New Roman" w:hAnsi="Times New Roman" w:cs="Times New Roman"/>
          <w:bCs/>
          <w:sz w:val="20"/>
          <w:szCs w:val="20"/>
          <w:lang w:val="en-US"/>
        </w:rPr>
      </w:pPr>
    </w:p>
    <w:p w14:paraId="50CDCF08" w14:textId="77777777" w:rsidR="00882820" w:rsidRDefault="00882820" w:rsidP="00882820">
      <w:pPr>
        <w:spacing w:line="240" w:lineRule="auto"/>
        <w:jc w:val="both"/>
        <w:rPr>
          <w:rFonts w:ascii="Times New Roman" w:hAnsi="Times New Roman" w:cs="Times New Roman"/>
          <w:bCs/>
          <w:sz w:val="20"/>
          <w:szCs w:val="20"/>
          <w:lang w:val="en-US"/>
        </w:rPr>
      </w:pPr>
    </w:p>
    <w:p w14:paraId="65032952" w14:textId="77777777" w:rsidR="006553CA" w:rsidRDefault="006553CA" w:rsidP="00837AA6">
      <w:pPr>
        <w:spacing w:line="360" w:lineRule="auto"/>
        <w:jc w:val="both"/>
        <w:rPr>
          <w:rFonts w:ascii="Times New Roman" w:hAnsi="Times New Roman" w:cs="Times New Roman"/>
          <w:bCs/>
          <w:sz w:val="20"/>
          <w:szCs w:val="20"/>
          <w:lang w:val="en-US"/>
        </w:rPr>
      </w:pPr>
    </w:p>
    <w:p w14:paraId="6F7FDD60" w14:textId="77777777" w:rsidR="006553CA" w:rsidRDefault="006553CA" w:rsidP="00837AA6">
      <w:pPr>
        <w:spacing w:line="360" w:lineRule="auto"/>
        <w:jc w:val="both"/>
        <w:rPr>
          <w:rFonts w:ascii="Times New Roman" w:hAnsi="Times New Roman" w:cs="Times New Roman"/>
          <w:bCs/>
          <w:sz w:val="20"/>
          <w:szCs w:val="20"/>
          <w:lang w:val="en-US"/>
        </w:rPr>
      </w:pPr>
    </w:p>
    <w:p w14:paraId="714DAB86" w14:textId="45552BD8" w:rsidR="00C0799C" w:rsidRPr="00184F2D" w:rsidRDefault="00A130C7" w:rsidP="00837AA6">
      <w:pPr>
        <w:spacing w:line="360" w:lineRule="auto"/>
        <w:jc w:val="both"/>
        <w:rPr>
          <w:rFonts w:ascii="Times New Roman" w:hAnsi="Times New Roman" w:cs="Times New Roman"/>
          <w:sz w:val="20"/>
          <w:szCs w:val="20"/>
          <w:lang w:val="en-US"/>
        </w:rPr>
      </w:pPr>
      <w:r w:rsidRPr="00EE2F33">
        <w:rPr>
          <w:rFonts w:ascii="Times New Roman" w:hAnsi="Times New Roman" w:cs="Times New Roman"/>
          <w:bCs/>
          <w:sz w:val="20"/>
          <w:szCs w:val="20"/>
          <w:lang w:val="en-US"/>
        </w:rPr>
        <w:t>Fig</w:t>
      </w:r>
      <w:r w:rsidR="00766747" w:rsidRPr="00EE2F33">
        <w:rPr>
          <w:rFonts w:ascii="Times New Roman" w:hAnsi="Times New Roman" w:cs="Times New Roman"/>
          <w:bCs/>
          <w:sz w:val="20"/>
          <w:szCs w:val="20"/>
          <w:lang w:val="en-US"/>
        </w:rPr>
        <w:t>ure</w:t>
      </w:r>
      <w:r w:rsidR="00F5306B" w:rsidRPr="00EE2F33">
        <w:rPr>
          <w:rFonts w:ascii="Times New Roman" w:hAnsi="Times New Roman" w:cs="Times New Roman"/>
          <w:bCs/>
          <w:sz w:val="20"/>
          <w:szCs w:val="20"/>
          <w:lang w:val="en-US"/>
        </w:rPr>
        <w:t xml:space="preserve"> </w:t>
      </w:r>
      <w:r w:rsidR="007144AB" w:rsidRPr="00EE2F33">
        <w:rPr>
          <w:rFonts w:ascii="Times New Roman" w:hAnsi="Times New Roman" w:cs="Times New Roman"/>
          <w:bCs/>
          <w:sz w:val="20"/>
          <w:szCs w:val="20"/>
          <w:lang w:val="en-US"/>
        </w:rPr>
        <w:t>2</w:t>
      </w:r>
      <w:r w:rsidRPr="00EE2F33">
        <w:rPr>
          <w:rFonts w:ascii="Times New Roman" w:hAnsi="Times New Roman" w:cs="Times New Roman"/>
          <w:bCs/>
          <w:sz w:val="20"/>
          <w:szCs w:val="20"/>
          <w:lang w:val="en-US"/>
        </w:rPr>
        <w:t>.</w:t>
      </w:r>
      <w:r w:rsidRPr="00184F2D">
        <w:rPr>
          <w:rFonts w:ascii="Times New Roman" w:hAnsi="Times New Roman" w:cs="Times New Roman"/>
          <w:sz w:val="20"/>
          <w:szCs w:val="20"/>
          <w:lang w:val="en-US"/>
        </w:rPr>
        <w:t xml:space="preserve"> Dendrogram of 45 individuals of </w:t>
      </w:r>
      <w:r w:rsidRPr="00184F2D">
        <w:rPr>
          <w:rFonts w:ascii="Times New Roman" w:hAnsi="Times New Roman" w:cs="Times New Roman"/>
          <w:i/>
          <w:sz w:val="20"/>
          <w:szCs w:val="20"/>
          <w:lang w:val="en-US"/>
        </w:rPr>
        <w:t>Calycolpus moritzianus</w:t>
      </w:r>
      <w:r w:rsidRPr="00184F2D">
        <w:rPr>
          <w:rFonts w:ascii="Times New Roman" w:hAnsi="Times New Roman" w:cs="Times New Roman"/>
          <w:sz w:val="20"/>
          <w:szCs w:val="20"/>
          <w:lang w:val="en-US"/>
        </w:rPr>
        <w:t>, based on the coefficient of similarity of Dice</w:t>
      </w:r>
      <w:r w:rsidR="00FE6E8C" w:rsidRPr="00184F2D">
        <w:rPr>
          <w:rFonts w:ascii="Times New Roman" w:hAnsi="Times New Roman" w:cs="Times New Roman"/>
          <w:sz w:val="20"/>
          <w:szCs w:val="20"/>
          <w:lang w:val="en-US"/>
        </w:rPr>
        <w:t xml:space="preserve"> </w:t>
      </w:r>
      <w:r w:rsidR="00FE6E8C" w:rsidRPr="00184F2D">
        <w:rPr>
          <w:rFonts w:ascii="Times New Roman" w:hAnsi="Times New Roman" w:cs="Times New Roman"/>
          <w:sz w:val="20"/>
          <w:szCs w:val="20"/>
          <w:lang w:val="en-US"/>
        </w:rPr>
        <w:fldChar w:fldCharType="begin" w:fldLock="1"/>
      </w:r>
      <w:r w:rsidR="00052FA9" w:rsidRPr="00184F2D">
        <w:rPr>
          <w:rFonts w:ascii="Times New Roman" w:hAnsi="Times New Roman" w:cs="Times New Roman"/>
          <w:sz w:val="20"/>
          <w:szCs w:val="20"/>
          <w:lang w:val="en-US"/>
        </w:rPr>
        <w:instrText>ADDIN CSL_CITATION {"citationItems":[{"id":"ITEM-1","itemData":{"ISSN":"00166731 (ISSN)","abstract":"The magnitudes of the systematic biases involved in sample heterozygosity and sample genetic distances are evaluated, and formulae for obtaining unbiased estimates of average heterozygosity and genetic distance are devel- oped. It is also shown that the number of individuals to be used for estimating average heterozygosity can be very small if a large number of loci are studied and the average heterozygosity is low. The number of individuals to be used for estimating genetic distance can also be very small if the genetic distance is large and the average heterozygosity of the two species compared is low","author":[{"dropping-particle":"","family":"Nei","given":"M","non-dropping-particle":"","parse-names":false,"suffix":""}],"container-title":"Genetics","id":"ITEM-1","issue":"3","issued":{"date-parts":[["1978"]]},"page":"583-590","title":"Estimation of average heterozygosity and genetic distance from a small number of individuals","type":"article-journal","volume":"89"},"uris":["http://www.mendeley.com/documents/?uuid=0144ac40-a004-4389-b56e-ab090925f7eb","http://www.mendeley.com/documents/?uuid=9031f88b-1d8f-4215-9ea6-3982863914e2"]}],"mendeley":{"formattedCitation":"(Nei 1978)","manualFormatting":"(Nei, 1978)","plainTextFormattedCitation":"(Nei 1978)","previouslyFormattedCitation":"(Nei 1978)"},"properties":{"noteIndex":0},"schema":"https://github.com/citation-style-language/schema/raw/master/csl-citation.json"}</w:instrText>
      </w:r>
      <w:r w:rsidR="00FE6E8C" w:rsidRPr="00184F2D">
        <w:rPr>
          <w:rFonts w:ascii="Times New Roman" w:hAnsi="Times New Roman" w:cs="Times New Roman"/>
          <w:sz w:val="20"/>
          <w:szCs w:val="20"/>
          <w:lang w:val="en-US"/>
        </w:rPr>
        <w:fldChar w:fldCharType="separate"/>
      </w:r>
      <w:r w:rsidR="00FE6E8C" w:rsidRPr="00184F2D">
        <w:rPr>
          <w:rFonts w:ascii="Times New Roman" w:hAnsi="Times New Roman" w:cs="Times New Roman"/>
          <w:noProof/>
          <w:sz w:val="20"/>
          <w:szCs w:val="20"/>
          <w:lang w:val="en-US"/>
        </w:rPr>
        <w:t>(Nei</w:t>
      </w:r>
      <w:r w:rsidR="00052FA9" w:rsidRPr="00184F2D">
        <w:rPr>
          <w:rFonts w:ascii="Times New Roman" w:hAnsi="Times New Roman" w:cs="Times New Roman"/>
          <w:noProof/>
          <w:sz w:val="20"/>
          <w:szCs w:val="20"/>
          <w:lang w:val="en-US"/>
        </w:rPr>
        <w:t>,</w:t>
      </w:r>
      <w:r w:rsidR="00FE6E8C" w:rsidRPr="00184F2D">
        <w:rPr>
          <w:rFonts w:ascii="Times New Roman" w:hAnsi="Times New Roman" w:cs="Times New Roman"/>
          <w:noProof/>
          <w:sz w:val="20"/>
          <w:szCs w:val="20"/>
          <w:lang w:val="en-US"/>
        </w:rPr>
        <w:t xml:space="preserve"> 1978)</w:t>
      </w:r>
      <w:r w:rsidR="00FE6E8C" w:rsidRPr="00184F2D">
        <w:rPr>
          <w:rFonts w:ascii="Times New Roman" w:hAnsi="Times New Roman" w:cs="Times New Roman"/>
          <w:sz w:val="20"/>
          <w:szCs w:val="20"/>
          <w:lang w:val="en-US"/>
        </w:rPr>
        <w:fldChar w:fldCharType="end"/>
      </w:r>
      <w:r w:rsidR="00FE6E8C" w:rsidRPr="00184F2D">
        <w:rPr>
          <w:rFonts w:ascii="Times New Roman" w:hAnsi="Times New Roman" w:cs="Times New Roman"/>
          <w:sz w:val="20"/>
          <w:szCs w:val="20"/>
          <w:lang w:val="en-US"/>
        </w:rPr>
        <w:t xml:space="preserve"> </w:t>
      </w:r>
      <w:r w:rsidRPr="00184F2D">
        <w:rPr>
          <w:rFonts w:ascii="Times New Roman" w:hAnsi="Times New Roman" w:cs="Times New Roman"/>
          <w:sz w:val="20"/>
          <w:szCs w:val="20"/>
          <w:lang w:val="en-US"/>
        </w:rPr>
        <w:t>and calculated with the combined data of the five RAMs primers.</w:t>
      </w:r>
      <w:r w:rsidR="006B1428" w:rsidRPr="00184F2D">
        <w:rPr>
          <w:rFonts w:ascii="Times New Roman" w:hAnsi="Times New Roman" w:cs="Times New Roman"/>
          <w:sz w:val="20"/>
          <w:szCs w:val="20"/>
          <w:lang w:val="en-US"/>
        </w:rPr>
        <w:t xml:space="preserve"> </w:t>
      </w:r>
    </w:p>
    <w:p w14:paraId="4BBA1FCD" w14:textId="1AE11A08" w:rsidR="00C0799C" w:rsidRPr="00184F2D" w:rsidRDefault="00C0799C" w:rsidP="00882820">
      <w:pPr>
        <w:spacing w:line="240" w:lineRule="auto"/>
        <w:jc w:val="both"/>
        <w:rPr>
          <w:rFonts w:ascii="Times New Roman" w:hAnsi="Times New Roman" w:cs="Times New Roman"/>
          <w:sz w:val="20"/>
          <w:szCs w:val="20"/>
          <w:lang w:val="en-US"/>
        </w:rPr>
      </w:pPr>
    </w:p>
    <w:p w14:paraId="3E62D982" w14:textId="48B05755" w:rsidR="0022486F" w:rsidRPr="00184F2D" w:rsidRDefault="00882820" w:rsidP="00882820">
      <w:pPr>
        <w:spacing w:line="240" w:lineRule="auto"/>
        <w:jc w:val="both"/>
        <w:rPr>
          <w:rFonts w:ascii="Times New Roman" w:hAnsi="Times New Roman" w:cs="Times New Roman"/>
          <w:sz w:val="20"/>
          <w:szCs w:val="20"/>
          <w:lang w:val="en-US"/>
        </w:rPr>
      </w:pPr>
      <w:r w:rsidRPr="00184F2D">
        <w:rPr>
          <w:rFonts w:ascii="Times New Roman" w:hAnsi="Times New Roman" w:cs="Times New Roman"/>
          <w:noProof/>
        </w:rPr>
        <w:drawing>
          <wp:anchor distT="0" distB="0" distL="114300" distR="114300" simplePos="0" relativeHeight="251618304" behindDoc="1" locked="0" layoutInCell="1" allowOverlap="1" wp14:anchorId="0730AB5D" wp14:editId="07141113">
            <wp:simplePos x="0" y="0"/>
            <wp:positionH relativeFrom="column">
              <wp:posOffset>881451</wp:posOffset>
            </wp:positionH>
            <wp:positionV relativeFrom="paragraph">
              <wp:posOffset>121780</wp:posOffset>
            </wp:positionV>
            <wp:extent cx="3800820" cy="2235183"/>
            <wp:effectExtent l="0" t="0" r="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00820" cy="223518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3F287D" w14:textId="09AF59E8" w:rsidR="00F22D46" w:rsidRDefault="00F22D46" w:rsidP="00882820">
      <w:pPr>
        <w:spacing w:line="240" w:lineRule="auto"/>
        <w:jc w:val="both"/>
        <w:rPr>
          <w:rFonts w:ascii="Times New Roman" w:hAnsi="Times New Roman" w:cs="Times New Roman"/>
          <w:sz w:val="20"/>
          <w:szCs w:val="20"/>
          <w:lang w:val="en-US"/>
        </w:rPr>
      </w:pPr>
    </w:p>
    <w:p w14:paraId="5A36EB64" w14:textId="07F15385" w:rsidR="00882820" w:rsidRDefault="00882820" w:rsidP="00882820">
      <w:pPr>
        <w:spacing w:line="240" w:lineRule="auto"/>
        <w:jc w:val="both"/>
        <w:rPr>
          <w:rFonts w:ascii="Times New Roman" w:hAnsi="Times New Roman" w:cs="Times New Roman"/>
          <w:sz w:val="20"/>
          <w:szCs w:val="20"/>
          <w:lang w:val="en-US"/>
        </w:rPr>
      </w:pPr>
    </w:p>
    <w:p w14:paraId="501DC6EB" w14:textId="216508A7" w:rsidR="00882820" w:rsidRDefault="00882820" w:rsidP="00882820">
      <w:pPr>
        <w:spacing w:line="240" w:lineRule="auto"/>
        <w:jc w:val="both"/>
        <w:rPr>
          <w:rFonts w:ascii="Times New Roman" w:hAnsi="Times New Roman" w:cs="Times New Roman"/>
          <w:sz w:val="20"/>
          <w:szCs w:val="20"/>
          <w:lang w:val="en-US"/>
        </w:rPr>
      </w:pPr>
    </w:p>
    <w:p w14:paraId="3C09BBFF" w14:textId="5C7DEA7F" w:rsidR="00882820" w:rsidRDefault="00882820" w:rsidP="00882820">
      <w:pPr>
        <w:spacing w:line="240" w:lineRule="auto"/>
        <w:jc w:val="both"/>
        <w:rPr>
          <w:rFonts w:ascii="Times New Roman" w:hAnsi="Times New Roman" w:cs="Times New Roman"/>
          <w:sz w:val="20"/>
          <w:szCs w:val="20"/>
          <w:lang w:val="en-US"/>
        </w:rPr>
      </w:pPr>
    </w:p>
    <w:p w14:paraId="6599E134" w14:textId="5B616447" w:rsidR="00882820" w:rsidRDefault="00882820" w:rsidP="00882820">
      <w:pPr>
        <w:spacing w:line="240" w:lineRule="auto"/>
        <w:jc w:val="both"/>
        <w:rPr>
          <w:rFonts w:ascii="Times New Roman" w:hAnsi="Times New Roman" w:cs="Times New Roman"/>
          <w:sz w:val="20"/>
          <w:szCs w:val="20"/>
          <w:lang w:val="en-US"/>
        </w:rPr>
      </w:pPr>
    </w:p>
    <w:p w14:paraId="74B1E325" w14:textId="77777777" w:rsidR="00882820" w:rsidRPr="00184F2D" w:rsidRDefault="00882820" w:rsidP="00882820">
      <w:pPr>
        <w:spacing w:line="240" w:lineRule="auto"/>
        <w:jc w:val="both"/>
        <w:rPr>
          <w:rFonts w:ascii="Times New Roman" w:hAnsi="Times New Roman" w:cs="Times New Roman"/>
          <w:sz w:val="20"/>
          <w:szCs w:val="20"/>
          <w:lang w:val="en-US"/>
        </w:rPr>
      </w:pPr>
    </w:p>
    <w:p w14:paraId="1F014291" w14:textId="01F58B88" w:rsidR="00F22D46" w:rsidRPr="00184F2D" w:rsidRDefault="00F22D46" w:rsidP="00882820">
      <w:pPr>
        <w:spacing w:line="240" w:lineRule="auto"/>
        <w:jc w:val="both"/>
        <w:rPr>
          <w:rFonts w:ascii="Times New Roman" w:hAnsi="Times New Roman" w:cs="Times New Roman"/>
          <w:sz w:val="20"/>
          <w:szCs w:val="20"/>
          <w:lang w:val="en-US"/>
        </w:rPr>
      </w:pPr>
    </w:p>
    <w:p w14:paraId="0E637199" w14:textId="16C7E10A" w:rsidR="00F22D46" w:rsidRPr="00184F2D" w:rsidRDefault="00F22D46" w:rsidP="00882820">
      <w:pPr>
        <w:spacing w:line="240" w:lineRule="auto"/>
        <w:jc w:val="both"/>
        <w:rPr>
          <w:rFonts w:ascii="Times New Roman" w:hAnsi="Times New Roman" w:cs="Times New Roman"/>
          <w:sz w:val="20"/>
          <w:szCs w:val="20"/>
          <w:lang w:val="en-US"/>
        </w:rPr>
      </w:pPr>
    </w:p>
    <w:p w14:paraId="1809A18C" w14:textId="77777777" w:rsidR="00F22D46" w:rsidRPr="00184F2D" w:rsidRDefault="00F22D46" w:rsidP="00882820">
      <w:pPr>
        <w:spacing w:line="240" w:lineRule="auto"/>
        <w:jc w:val="both"/>
        <w:rPr>
          <w:rFonts w:ascii="Times New Roman" w:hAnsi="Times New Roman" w:cs="Times New Roman"/>
          <w:sz w:val="20"/>
          <w:szCs w:val="20"/>
          <w:lang w:val="en-US"/>
        </w:rPr>
      </w:pPr>
    </w:p>
    <w:p w14:paraId="44873CB8" w14:textId="77777777" w:rsidR="00F22D46" w:rsidRPr="00184F2D" w:rsidRDefault="00F22D46" w:rsidP="00882820">
      <w:pPr>
        <w:spacing w:line="240" w:lineRule="auto"/>
        <w:jc w:val="both"/>
        <w:rPr>
          <w:rFonts w:ascii="Times New Roman" w:hAnsi="Times New Roman" w:cs="Times New Roman"/>
          <w:sz w:val="20"/>
          <w:szCs w:val="20"/>
          <w:lang w:val="en-US"/>
        </w:rPr>
      </w:pPr>
    </w:p>
    <w:p w14:paraId="133135EA" w14:textId="77777777" w:rsidR="00F22D46" w:rsidRPr="00184F2D" w:rsidRDefault="00F22D46" w:rsidP="00882820">
      <w:pPr>
        <w:spacing w:line="240" w:lineRule="auto"/>
        <w:jc w:val="both"/>
        <w:rPr>
          <w:rFonts w:ascii="Times New Roman" w:hAnsi="Times New Roman" w:cs="Times New Roman"/>
          <w:sz w:val="20"/>
          <w:szCs w:val="20"/>
          <w:lang w:val="en-US"/>
        </w:rPr>
      </w:pPr>
    </w:p>
    <w:p w14:paraId="61EE0808" w14:textId="77777777" w:rsidR="00F22D46" w:rsidRPr="00184F2D" w:rsidRDefault="00F22D46" w:rsidP="00882820">
      <w:pPr>
        <w:spacing w:line="240" w:lineRule="auto"/>
        <w:jc w:val="both"/>
        <w:rPr>
          <w:rFonts w:ascii="Times New Roman" w:hAnsi="Times New Roman" w:cs="Times New Roman"/>
          <w:sz w:val="20"/>
          <w:szCs w:val="20"/>
          <w:lang w:val="en-US"/>
        </w:rPr>
      </w:pPr>
    </w:p>
    <w:p w14:paraId="03B6F353" w14:textId="77777777" w:rsidR="00F22D46" w:rsidRPr="00184F2D" w:rsidRDefault="00F22D46" w:rsidP="00882820">
      <w:pPr>
        <w:spacing w:line="240" w:lineRule="auto"/>
        <w:jc w:val="both"/>
        <w:rPr>
          <w:rFonts w:ascii="Times New Roman" w:hAnsi="Times New Roman" w:cs="Times New Roman"/>
          <w:sz w:val="20"/>
          <w:szCs w:val="20"/>
          <w:lang w:val="en-US"/>
        </w:rPr>
      </w:pPr>
    </w:p>
    <w:p w14:paraId="1CA17785" w14:textId="77777777" w:rsidR="00F22D46" w:rsidRPr="00184F2D" w:rsidRDefault="00F22D46" w:rsidP="00882820">
      <w:pPr>
        <w:spacing w:line="240" w:lineRule="auto"/>
        <w:jc w:val="both"/>
        <w:rPr>
          <w:rFonts w:ascii="Times New Roman" w:hAnsi="Times New Roman" w:cs="Times New Roman"/>
          <w:sz w:val="20"/>
          <w:szCs w:val="20"/>
          <w:lang w:val="en-US"/>
        </w:rPr>
      </w:pPr>
    </w:p>
    <w:p w14:paraId="7972DDEA" w14:textId="77777777" w:rsidR="00F22D46" w:rsidRPr="00184F2D" w:rsidRDefault="00F22D46" w:rsidP="00882820">
      <w:pPr>
        <w:spacing w:line="240" w:lineRule="auto"/>
        <w:jc w:val="both"/>
        <w:rPr>
          <w:rFonts w:ascii="Times New Roman" w:hAnsi="Times New Roman" w:cs="Times New Roman"/>
          <w:sz w:val="20"/>
          <w:szCs w:val="20"/>
          <w:lang w:val="en-US"/>
        </w:rPr>
      </w:pPr>
    </w:p>
    <w:p w14:paraId="269AFBB3" w14:textId="77777777" w:rsidR="003D5ECA" w:rsidRPr="00184F2D" w:rsidRDefault="003D5ECA" w:rsidP="00882820">
      <w:pPr>
        <w:spacing w:line="240" w:lineRule="auto"/>
        <w:jc w:val="both"/>
        <w:rPr>
          <w:rFonts w:ascii="Times New Roman" w:hAnsi="Times New Roman" w:cs="Times New Roman"/>
          <w:sz w:val="20"/>
          <w:szCs w:val="20"/>
          <w:lang w:val="en-US"/>
        </w:rPr>
      </w:pPr>
    </w:p>
    <w:p w14:paraId="22B6B67B" w14:textId="00C08FE1" w:rsidR="00C0799C" w:rsidRPr="00184F2D" w:rsidRDefault="00A130C7" w:rsidP="00837AA6">
      <w:pPr>
        <w:spacing w:line="360" w:lineRule="auto"/>
        <w:jc w:val="both"/>
        <w:rPr>
          <w:rFonts w:ascii="Times New Roman" w:hAnsi="Times New Roman" w:cs="Times New Roman"/>
          <w:sz w:val="20"/>
          <w:szCs w:val="20"/>
          <w:lang w:val="en-US"/>
        </w:rPr>
      </w:pPr>
      <w:r w:rsidRPr="00EE2F33">
        <w:rPr>
          <w:rFonts w:ascii="Times New Roman" w:hAnsi="Times New Roman" w:cs="Times New Roman"/>
          <w:bCs/>
          <w:sz w:val="20"/>
          <w:szCs w:val="20"/>
          <w:lang w:val="en-US"/>
        </w:rPr>
        <w:t>Fig</w:t>
      </w:r>
      <w:r w:rsidR="00766747" w:rsidRPr="00EE2F33">
        <w:rPr>
          <w:rFonts w:ascii="Times New Roman" w:hAnsi="Times New Roman" w:cs="Times New Roman"/>
          <w:bCs/>
          <w:sz w:val="20"/>
          <w:szCs w:val="20"/>
          <w:lang w:val="en-US"/>
        </w:rPr>
        <w:t>ure</w:t>
      </w:r>
      <w:r w:rsidRPr="00EE2F33">
        <w:rPr>
          <w:rFonts w:ascii="Times New Roman" w:hAnsi="Times New Roman" w:cs="Times New Roman"/>
          <w:bCs/>
          <w:sz w:val="20"/>
          <w:szCs w:val="20"/>
          <w:lang w:val="en-US"/>
        </w:rPr>
        <w:t xml:space="preserve"> </w:t>
      </w:r>
      <w:r w:rsidR="00E00435" w:rsidRPr="00EE2F33">
        <w:rPr>
          <w:rFonts w:ascii="Times New Roman" w:hAnsi="Times New Roman" w:cs="Times New Roman"/>
          <w:bCs/>
          <w:sz w:val="20"/>
          <w:szCs w:val="20"/>
          <w:lang w:val="en-US"/>
        </w:rPr>
        <w:t>3</w:t>
      </w:r>
      <w:r w:rsidRPr="00EE2F33">
        <w:rPr>
          <w:rFonts w:ascii="Times New Roman" w:hAnsi="Times New Roman" w:cs="Times New Roman"/>
          <w:bCs/>
          <w:sz w:val="20"/>
          <w:szCs w:val="20"/>
          <w:lang w:val="en-US"/>
        </w:rPr>
        <w:t>.</w:t>
      </w:r>
      <w:r w:rsidRPr="00184F2D">
        <w:rPr>
          <w:rFonts w:ascii="Times New Roman" w:hAnsi="Times New Roman" w:cs="Times New Roman"/>
          <w:sz w:val="20"/>
          <w:szCs w:val="20"/>
          <w:lang w:val="en-US"/>
        </w:rPr>
        <w:t xml:space="preserve"> UPGMA from Nei distance (1978) for the five populations analyzed and the respective percentages of loci that support each node. </w:t>
      </w:r>
    </w:p>
    <w:p w14:paraId="4E6DEB32" w14:textId="204B85C4" w:rsidR="005A521D" w:rsidRPr="00184F2D" w:rsidRDefault="003A35DA" w:rsidP="00882820">
      <w:pPr>
        <w:spacing w:line="240" w:lineRule="auto"/>
        <w:jc w:val="both"/>
        <w:rPr>
          <w:rFonts w:ascii="Times New Roman" w:hAnsi="Times New Roman" w:cs="Times New Roman"/>
          <w:sz w:val="20"/>
          <w:szCs w:val="20"/>
          <w:lang w:val="en-US"/>
        </w:rPr>
      </w:pPr>
      <w:r>
        <w:rPr>
          <w:rFonts w:ascii="Times New Roman" w:hAnsi="Times New Roman" w:cs="Times New Roman"/>
          <w:noProof/>
          <w:sz w:val="20"/>
          <w:szCs w:val="20"/>
          <w:lang w:val="en-US"/>
        </w:rPr>
        <w:lastRenderedPageBreak/>
        <w:drawing>
          <wp:anchor distT="0" distB="0" distL="114300" distR="114300" simplePos="0" relativeHeight="251696128" behindDoc="1" locked="0" layoutInCell="1" allowOverlap="1" wp14:anchorId="4A40E980" wp14:editId="4C380974">
            <wp:simplePos x="0" y="0"/>
            <wp:positionH relativeFrom="column">
              <wp:posOffset>719333</wp:posOffset>
            </wp:positionH>
            <wp:positionV relativeFrom="paragraph">
              <wp:posOffset>-19050</wp:posOffset>
            </wp:positionV>
            <wp:extent cx="4250988" cy="3354516"/>
            <wp:effectExtent l="0" t="0" r="0"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50988" cy="335451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8345DA" w14:textId="155631E8" w:rsidR="00F22D46" w:rsidRPr="00184F2D" w:rsidRDefault="00F22D46" w:rsidP="00882820">
      <w:pPr>
        <w:spacing w:line="240" w:lineRule="auto"/>
        <w:jc w:val="both"/>
        <w:rPr>
          <w:rFonts w:ascii="Times New Roman" w:hAnsi="Times New Roman" w:cs="Times New Roman"/>
          <w:sz w:val="20"/>
          <w:szCs w:val="20"/>
          <w:lang w:val="en-US"/>
        </w:rPr>
      </w:pPr>
    </w:p>
    <w:p w14:paraId="051BACBE" w14:textId="5AB32E98" w:rsidR="00F22D46" w:rsidRPr="00184F2D" w:rsidRDefault="00F22D46" w:rsidP="00882820">
      <w:pPr>
        <w:spacing w:line="240" w:lineRule="auto"/>
        <w:jc w:val="both"/>
        <w:rPr>
          <w:rFonts w:ascii="Times New Roman" w:hAnsi="Times New Roman" w:cs="Times New Roman"/>
          <w:sz w:val="20"/>
          <w:szCs w:val="20"/>
          <w:lang w:val="en-US"/>
        </w:rPr>
      </w:pPr>
    </w:p>
    <w:p w14:paraId="11BEA1C2" w14:textId="33DBC42E" w:rsidR="00F22D46" w:rsidRPr="00184F2D" w:rsidRDefault="00F22D46" w:rsidP="00882820">
      <w:pPr>
        <w:spacing w:line="240" w:lineRule="auto"/>
        <w:jc w:val="both"/>
        <w:rPr>
          <w:rFonts w:ascii="Times New Roman" w:hAnsi="Times New Roman" w:cs="Times New Roman"/>
          <w:sz w:val="20"/>
          <w:szCs w:val="20"/>
          <w:lang w:val="en-US"/>
        </w:rPr>
      </w:pPr>
    </w:p>
    <w:p w14:paraId="595053CF" w14:textId="38D9C7BB" w:rsidR="00F22D46" w:rsidRPr="00184F2D" w:rsidRDefault="00F22D46" w:rsidP="00882820">
      <w:pPr>
        <w:spacing w:line="240" w:lineRule="auto"/>
        <w:jc w:val="both"/>
        <w:rPr>
          <w:rFonts w:ascii="Times New Roman" w:hAnsi="Times New Roman" w:cs="Times New Roman"/>
          <w:sz w:val="20"/>
          <w:szCs w:val="20"/>
          <w:lang w:val="en-US"/>
        </w:rPr>
      </w:pPr>
    </w:p>
    <w:p w14:paraId="79AC1F36" w14:textId="4DAB3D9F" w:rsidR="00F22D46" w:rsidRPr="00184F2D" w:rsidRDefault="00F22D46" w:rsidP="00882820">
      <w:pPr>
        <w:spacing w:line="240" w:lineRule="auto"/>
        <w:jc w:val="both"/>
        <w:rPr>
          <w:rFonts w:ascii="Times New Roman" w:hAnsi="Times New Roman" w:cs="Times New Roman"/>
          <w:sz w:val="20"/>
          <w:szCs w:val="20"/>
          <w:lang w:val="en-US"/>
        </w:rPr>
      </w:pPr>
    </w:p>
    <w:p w14:paraId="5B3653DA" w14:textId="40AD46F9" w:rsidR="00F22D46" w:rsidRPr="00184F2D" w:rsidRDefault="00F22D46" w:rsidP="00882820">
      <w:pPr>
        <w:spacing w:line="240" w:lineRule="auto"/>
        <w:jc w:val="both"/>
        <w:rPr>
          <w:rFonts w:ascii="Times New Roman" w:hAnsi="Times New Roman" w:cs="Times New Roman"/>
          <w:sz w:val="20"/>
          <w:szCs w:val="20"/>
          <w:lang w:val="en-US"/>
        </w:rPr>
      </w:pPr>
    </w:p>
    <w:p w14:paraId="4E3BA823" w14:textId="4599A988" w:rsidR="00F22D46" w:rsidRPr="00184F2D" w:rsidRDefault="00F22D46" w:rsidP="00882820">
      <w:pPr>
        <w:spacing w:line="240" w:lineRule="auto"/>
        <w:jc w:val="both"/>
        <w:rPr>
          <w:rFonts w:ascii="Times New Roman" w:hAnsi="Times New Roman" w:cs="Times New Roman"/>
          <w:sz w:val="20"/>
          <w:szCs w:val="20"/>
          <w:lang w:val="en-US"/>
        </w:rPr>
      </w:pPr>
    </w:p>
    <w:p w14:paraId="61AE2DAA" w14:textId="523007DC" w:rsidR="00F22D46" w:rsidRPr="00184F2D" w:rsidRDefault="00F22D46" w:rsidP="00882820">
      <w:pPr>
        <w:spacing w:line="240" w:lineRule="auto"/>
        <w:jc w:val="both"/>
        <w:rPr>
          <w:rFonts w:ascii="Times New Roman" w:hAnsi="Times New Roman" w:cs="Times New Roman"/>
          <w:sz w:val="20"/>
          <w:szCs w:val="20"/>
          <w:lang w:val="en-US"/>
        </w:rPr>
      </w:pPr>
    </w:p>
    <w:p w14:paraId="721AC29F" w14:textId="77777777" w:rsidR="00F22D46" w:rsidRPr="00184F2D" w:rsidRDefault="00F22D46" w:rsidP="00882820">
      <w:pPr>
        <w:spacing w:line="240" w:lineRule="auto"/>
        <w:jc w:val="both"/>
        <w:rPr>
          <w:rFonts w:ascii="Times New Roman" w:hAnsi="Times New Roman" w:cs="Times New Roman"/>
          <w:sz w:val="20"/>
          <w:szCs w:val="20"/>
          <w:lang w:val="en-US"/>
        </w:rPr>
      </w:pPr>
    </w:p>
    <w:p w14:paraId="07A9553C" w14:textId="77777777" w:rsidR="00F22D46" w:rsidRPr="00184F2D" w:rsidRDefault="00F22D46" w:rsidP="00882820">
      <w:pPr>
        <w:spacing w:line="240" w:lineRule="auto"/>
        <w:jc w:val="both"/>
        <w:rPr>
          <w:rFonts w:ascii="Times New Roman" w:hAnsi="Times New Roman" w:cs="Times New Roman"/>
          <w:sz w:val="20"/>
          <w:szCs w:val="20"/>
          <w:lang w:val="en-US"/>
        </w:rPr>
      </w:pPr>
    </w:p>
    <w:p w14:paraId="0637A1DD" w14:textId="77777777" w:rsidR="00F22D46" w:rsidRPr="00184F2D" w:rsidRDefault="00F22D46" w:rsidP="00882820">
      <w:pPr>
        <w:spacing w:line="240" w:lineRule="auto"/>
        <w:jc w:val="both"/>
        <w:rPr>
          <w:rFonts w:ascii="Times New Roman" w:hAnsi="Times New Roman" w:cs="Times New Roman"/>
          <w:sz w:val="20"/>
          <w:szCs w:val="20"/>
          <w:lang w:val="en-US"/>
        </w:rPr>
      </w:pPr>
    </w:p>
    <w:p w14:paraId="1F493E34" w14:textId="77777777" w:rsidR="00F22D46" w:rsidRPr="00184F2D" w:rsidRDefault="00F22D46" w:rsidP="00882820">
      <w:pPr>
        <w:spacing w:line="240" w:lineRule="auto"/>
        <w:jc w:val="both"/>
        <w:rPr>
          <w:rFonts w:ascii="Times New Roman" w:hAnsi="Times New Roman" w:cs="Times New Roman"/>
          <w:sz w:val="20"/>
          <w:szCs w:val="20"/>
          <w:lang w:val="en-US"/>
        </w:rPr>
      </w:pPr>
    </w:p>
    <w:p w14:paraId="57E41D17" w14:textId="77777777" w:rsidR="00F22D46" w:rsidRPr="00184F2D" w:rsidRDefault="00F22D46" w:rsidP="00882820">
      <w:pPr>
        <w:spacing w:line="240" w:lineRule="auto"/>
        <w:jc w:val="both"/>
        <w:rPr>
          <w:rFonts w:ascii="Times New Roman" w:hAnsi="Times New Roman" w:cs="Times New Roman"/>
          <w:sz w:val="20"/>
          <w:szCs w:val="20"/>
          <w:lang w:val="en-US"/>
        </w:rPr>
      </w:pPr>
    </w:p>
    <w:p w14:paraId="653CF124" w14:textId="77777777" w:rsidR="00F22D46" w:rsidRPr="00184F2D" w:rsidRDefault="00DB3436" w:rsidP="00882820">
      <w:pPr>
        <w:tabs>
          <w:tab w:val="left" w:pos="6330"/>
        </w:tabs>
        <w:spacing w:line="240" w:lineRule="auto"/>
        <w:jc w:val="both"/>
        <w:rPr>
          <w:rFonts w:ascii="Times New Roman" w:hAnsi="Times New Roman" w:cs="Times New Roman"/>
          <w:sz w:val="20"/>
          <w:szCs w:val="20"/>
          <w:lang w:val="en-US"/>
        </w:rPr>
      </w:pPr>
      <w:r w:rsidRPr="00184F2D">
        <w:rPr>
          <w:rFonts w:ascii="Times New Roman" w:hAnsi="Times New Roman" w:cs="Times New Roman"/>
          <w:sz w:val="20"/>
          <w:szCs w:val="20"/>
          <w:lang w:val="en-US"/>
        </w:rPr>
        <w:tab/>
      </w:r>
    </w:p>
    <w:p w14:paraId="6DFBE098" w14:textId="77777777" w:rsidR="00F22D46" w:rsidRPr="00184F2D" w:rsidRDefault="00DB3436" w:rsidP="00882820">
      <w:pPr>
        <w:tabs>
          <w:tab w:val="left" w:pos="6525"/>
        </w:tabs>
        <w:spacing w:line="240" w:lineRule="auto"/>
        <w:jc w:val="both"/>
        <w:rPr>
          <w:rFonts w:ascii="Times New Roman" w:hAnsi="Times New Roman" w:cs="Times New Roman"/>
          <w:sz w:val="20"/>
          <w:szCs w:val="20"/>
          <w:lang w:val="en-US"/>
        </w:rPr>
      </w:pPr>
      <w:r w:rsidRPr="00184F2D">
        <w:rPr>
          <w:rFonts w:ascii="Times New Roman" w:hAnsi="Times New Roman" w:cs="Times New Roman"/>
          <w:sz w:val="20"/>
          <w:szCs w:val="20"/>
          <w:lang w:val="en-US"/>
        </w:rPr>
        <w:tab/>
      </w:r>
    </w:p>
    <w:p w14:paraId="72E42459" w14:textId="77777777" w:rsidR="00F22D46" w:rsidRPr="00184F2D" w:rsidRDefault="00F22D46" w:rsidP="00882820">
      <w:pPr>
        <w:spacing w:line="240" w:lineRule="auto"/>
        <w:jc w:val="both"/>
        <w:rPr>
          <w:rFonts w:ascii="Times New Roman" w:hAnsi="Times New Roman" w:cs="Times New Roman"/>
          <w:sz w:val="20"/>
          <w:szCs w:val="20"/>
          <w:lang w:val="en-US"/>
        </w:rPr>
      </w:pPr>
    </w:p>
    <w:p w14:paraId="3553515C" w14:textId="77777777" w:rsidR="00F22D46" w:rsidRPr="00184F2D" w:rsidRDefault="00F22D46" w:rsidP="00882820">
      <w:pPr>
        <w:spacing w:line="240" w:lineRule="auto"/>
        <w:jc w:val="both"/>
        <w:rPr>
          <w:rFonts w:ascii="Times New Roman" w:hAnsi="Times New Roman" w:cs="Times New Roman"/>
          <w:sz w:val="20"/>
          <w:szCs w:val="20"/>
          <w:lang w:val="en-US"/>
        </w:rPr>
      </w:pPr>
    </w:p>
    <w:p w14:paraId="586506F8" w14:textId="77777777" w:rsidR="00F22D46" w:rsidRPr="00184F2D" w:rsidRDefault="00F22D46" w:rsidP="00882820">
      <w:pPr>
        <w:spacing w:line="240" w:lineRule="auto"/>
        <w:jc w:val="both"/>
        <w:rPr>
          <w:rFonts w:ascii="Times New Roman" w:hAnsi="Times New Roman" w:cs="Times New Roman"/>
          <w:sz w:val="20"/>
          <w:szCs w:val="20"/>
          <w:lang w:val="en-US"/>
        </w:rPr>
      </w:pPr>
    </w:p>
    <w:p w14:paraId="36C93C0D" w14:textId="1434F578" w:rsidR="00F22D46" w:rsidRDefault="00F22D46" w:rsidP="00882820">
      <w:pPr>
        <w:spacing w:line="240" w:lineRule="auto"/>
        <w:jc w:val="both"/>
        <w:rPr>
          <w:rFonts w:ascii="Times New Roman" w:hAnsi="Times New Roman" w:cs="Times New Roman"/>
          <w:sz w:val="20"/>
          <w:szCs w:val="20"/>
          <w:lang w:val="en-US"/>
        </w:rPr>
      </w:pPr>
    </w:p>
    <w:p w14:paraId="4EB9B324" w14:textId="451A4EE9" w:rsidR="00AE1DF4" w:rsidRDefault="00AE1DF4" w:rsidP="00882820">
      <w:pPr>
        <w:spacing w:line="240" w:lineRule="auto"/>
        <w:jc w:val="both"/>
        <w:rPr>
          <w:rFonts w:ascii="Times New Roman" w:hAnsi="Times New Roman" w:cs="Times New Roman"/>
          <w:sz w:val="20"/>
          <w:szCs w:val="20"/>
          <w:lang w:val="en-US"/>
        </w:rPr>
      </w:pPr>
    </w:p>
    <w:p w14:paraId="2DD1F1A0" w14:textId="77777777" w:rsidR="00E556DD" w:rsidRDefault="00E556DD" w:rsidP="0077487C">
      <w:pPr>
        <w:jc w:val="both"/>
        <w:rPr>
          <w:rFonts w:ascii="Times New Roman" w:hAnsi="Times New Roman" w:cs="Times New Roman"/>
          <w:bCs/>
          <w:sz w:val="20"/>
          <w:szCs w:val="20"/>
          <w:lang w:val="en-US"/>
        </w:rPr>
      </w:pPr>
    </w:p>
    <w:p w14:paraId="368A6836" w14:textId="77777777" w:rsidR="00E556DD" w:rsidRDefault="00E556DD" w:rsidP="0077487C">
      <w:pPr>
        <w:jc w:val="both"/>
        <w:rPr>
          <w:rFonts w:ascii="Times New Roman" w:hAnsi="Times New Roman" w:cs="Times New Roman"/>
          <w:bCs/>
          <w:sz w:val="20"/>
          <w:szCs w:val="20"/>
          <w:lang w:val="en-US"/>
        </w:rPr>
      </w:pPr>
    </w:p>
    <w:p w14:paraId="6A0E0DFA" w14:textId="45E67E5C" w:rsidR="0077487C" w:rsidRPr="0071177F" w:rsidRDefault="00A130C7" w:rsidP="0077487C">
      <w:pPr>
        <w:jc w:val="both"/>
        <w:rPr>
          <w:rFonts w:ascii="Times New Roman" w:hAnsi="Times New Roman" w:cs="Times New Roman"/>
          <w:sz w:val="20"/>
          <w:szCs w:val="20"/>
          <w:lang w:val="en-US"/>
        </w:rPr>
      </w:pPr>
      <w:r w:rsidRPr="00EE2F33">
        <w:rPr>
          <w:rFonts w:ascii="Times New Roman" w:hAnsi="Times New Roman" w:cs="Times New Roman"/>
          <w:bCs/>
          <w:sz w:val="20"/>
          <w:szCs w:val="20"/>
          <w:lang w:val="en-US"/>
        </w:rPr>
        <w:t>Fig</w:t>
      </w:r>
      <w:r w:rsidR="00766747" w:rsidRPr="00EE2F33">
        <w:rPr>
          <w:rFonts w:ascii="Times New Roman" w:hAnsi="Times New Roman" w:cs="Times New Roman"/>
          <w:bCs/>
          <w:sz w:val="20"/>
          <w:szCs w:val="20"/>
          <w:lang w:val="en-US"/>
        </w:rPr>
        <w:t>ure</w:t>
      </w:r>
      <w:r w:rsidRPr="00EE2F33">
        <w:rPr>
          <w:rFonts w:ascii="Times New Roman" w:hAnsi="Times New Roman" w:cs="Times New Roman"/>
          <w:bCs/>
          <w:sz w:val="20"/>
          <w:szCs w:val="20"/>
          <w:lang w:val="en-US"/>
        </w:rPr>
        <w:t xml:space="preserve"> </w:t>
      </w:r>
      <w:r w:rsidR="00FA3178" w:rsidRPr="00EE2F33">
        <w:rPr>
          <w:rFonts w:ascii="Times New Roman" w:hAnsi="Times New Roman" w:cs="Times New Roman"/>
          <w:bCs/>
          <w:sz w:val="20"/>
          <w:szCs w:val="20"/>
          <w:lang w:val="en-US"/>
        </w:rPr>
        <w:t>4</w:t>
      </w:r>
      <w:r w:rsidRPr="00EE2F33">
        <w:rPr>
          <w:rFonts w:ascii="Times New Roman" w:hAnsi="Times New Roman" w:cs="Times New Roman"/>
          <w:bCs/>
          <w:sz w:val="20"/>
          <w:szCs w:val="20"/>
          <w:lang w:val="en-US"/>
        </w:rPr>
        <w:t>.</w:t>
      </w:r>
      <w:r w:rsidRPr="00184F2D">
        <w:rPr>
          <w:rFonts w:ascii="Times New Roman" w:hAnsi="Times New Roman" w:cs="Times New Roman"/>
          <w:sz w:val="20"/>
          <w:szCs w:val="20"/>
          <w:lang w:val="en-US"/>
        </w:rPr>
        <w:t xml:space="preserve"> </w:t>
      </w:r>
      <w:r w:rsidRPr="00EC4A28">
        <w:rPr>
          <w:rFonts w:ascii="Times New Roman" w:hAnsi="Times New Roman" w:cs="Times New Roman"/>
          <w:sz w:val="20"/>
          <w:szCs w:val="20"/>
          <w:lang w:val="en-US"/>
        </w:rPr>
        <w:t>Spatial representation of</w:t>
      </w:r>
      <w:r w:rsidRPr="00184F2D">
        <w:rPr>
          <w:rFonts w:ascii="Times New Roman" w:hAnsi="Times New Roman" w:cs="Times New Roman"/>
          <w:sz w:val="20"/>
          <w:szCs w:val="20"/>
          <w:lang w:val="en-US"/>
        </w:rPr>
        <w:t xml:space="preserve"> the 45 individuals of </w:t>
      </w:r>
      <w:r w:rsidR="00D17ED3" w:rsidRPr="00184F2D">
        <w:rPr>
          <w:rFonts w:ascii="Times New Roman" w:hAnsi="Times New Roman" w:cs="Times New Roman"/>
          <w:i/>
          <w:iCs/>
          <w:sz w:val="20"/>
          <w:szCs w:val="20"/>
          <w:lang w:val="en-US"/>
        </w:rPr>
        <w:t>C. moritzianus</w:t>
      </w:r>
      <w:r w:rsidRPr="00184F2D">
        <w:rPr>
          <w:rFonts w:ascii="Times New Roman" w:hAnsi="Times New Roman" w:cs="Times New Roman"/>
          <w:sz w:val="20"/>
          <w:szCs w:val="20"/>
          <w:lang w:val="en-US"/>
        </w:rPr>
        <w:t xml:space="preserve"> found by multiple correspondence analysis (MCA).</w:t>
      </w:r>
      <w:r w:rsidR="00F22D46" w:rsidRPr="00184F2D">
        <w:rPr>
          <w:rFonts w:ascii="Times New Roman" w:hAnsi="Times New Roman" w:cs="Times New Roman"/>
          <w:sz w:val="20"/>
          <w:szCs w:val="20"/>
          <w:lang w:val="en-US"/>
        </w:rPr>
        <w:t xml:space="preserve"> </w:t>
      </w:r>
    </w:p>
    <w:sectPr w:rsidR="0077487C" w:rsidRPr="0071177F" w:rsidSect="002514AD">
      <w:headerReference w:type="default" r:id="rId12"/>
      <w:footerReference w:type="default" r:id="rId13"/>
      <w:type w:val="continuous"/>
      <w:pgSz w:w="11906" w:h="16838"/>
      <w:pgMar w:top="1440" w:right="1440" w:bottom="1440" w:left="1440" w:header="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12E268" w14:textId="77777777" w:rsidR="00385CE5" w:rsidRDefault="00385CE5" w:rsidP="00B76F79">
      <w:pPr>
        <w:spacing w:line="240" w:lineRule="auto"/>
      </w:pPr>
      <w:r>
        <w:separator/>
      </w:r>
    </w:p>
  </w:endnote>
  <w:endnote w:type="continuationSeparator" w:id="0">
    <w:p w14:paraId="45D75EFF" w14:textId="77777777" w:rsidR="00385CE5" w:rsidRDefault="00385CE5" w:rsidP="00B76F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CA903D" w14:textId="3025BB69" w:rsidR="0086047D" w:rsidRDefault="0086047D">
    <w:pPr>
      <w:pStyle w:val="Piedepgina"/>
      <w:jc w:val="right"/>
    </w:pPr>
  </w:p>
  <w:p w14:paraId="5BAEDBB1" w14:textId="77777777" w:rsidR="00BA3EAC" w:rsidRDefault="00BA3EA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38C4D5" w14:textId="77777777" w:rsidR="00385CE5" w:rsidRDefault="00385CE5" w:rsidP="00B76F79">
      <w:pPr>
        <w:spacing w:line="240" w:lineRule="auto"/>
      </w:pPr>
      <w:r>
        <w:separator/>
      </w:r>
    </w:p>
  </w:footnote>
  <w:footnote w:type="continuationSeparator" w:id="0">
    <w:p w14:paraId="6191976E" w14:textId="77777777" w:rsidR="00385CE5" w:rsidRDefault="00385CE5" w:rsidP="00B76F7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16350821"/>
      <w:docPartObj>
        <w:docPartGallery w:val="Page Numbers (Top of Page)"/>
        <w:docPartUnique/>
      </w:docPartObj>
    </w:sdtPr>
    <w:sdtEndPr>
      <w:rPr>
        <w:rFonts w:ascii="Times New Roman" w:hAnsi="Times New Roman" w:cs="Times New Roman"/>
      </w:rPr>
    </w:sdtEndPr>
    <w:sdtContent>
      <w:p w14:paraId="37123B6A" w14:textId="77777777" w:rsidR="001634B8" w:rsidRDefault="001634B8">
        <w:pPr>
          <w:pStyle w:val="Encabezado"/>
          <w:jc w:val="right"/>
        </w:pPr>
      </w:p>
      <w:p w14:paraId="3B739992" w14:textId="77777777" w:rsidR="001634B8" w:rsidRDefault="001634B8">
        <w:pPr>
          <w:pStyle w:val="Encabezado"/>
          <w:jc w:val="right"/>
        </w:pPr>
      </w:p>
      <w:p w14:paraId="3D11BD06" w14:textId="1820C007" w:rsidR="001634B8" w:rsidRPr="001634B8" w:rsidRDefault="001634B8">
        <w:pPr>
          <w:pStyle w:val="Encabezado"/>
          <w:jc w:val="right"/>
          <w:rPr>
            <w:rFonts w:ascii="Times New Roman" w:hAnsi="Times New Roman" w:cs="Times New Roman"/>
          </w:rPr>
        </w:pPr>
        <w:r w:rsidRPr="001634B8">
          <w:rPr>
            <w:rFonts w:ascii="Times New Roman" w:hAnsi="Times New Roman" w:cs="Times New Roman"/>
          </w:rPr>
          <w:fldChar w:fldCharType="begin"/>
        </w:r>
        <w:r w:rsidRPr="001634B8">
          <w:rPr>
            <w:rFonts w:ascii="Times New Roman" w:hAnsi="Times New Roman" w:cs="Times New Roman"/>
          </w:rPr>
          <w:instrText>PAGE   \* MERGEFORMAT</w:instrText>
        </w:r>
        <w:r w:rsidRPr="001634B8">
          <w:rPr>
            <w:rFonts w:ascii="Times New Roman" w:hAnsi="Times New Roman" w:cs="Times New Roman"/>
          </w:rPr>
          <w:fldChar w:fldCharType="separate"/>
        </w:r>
        <w:r w:rsidRPr="001634B8">
          <w:rPr>
            <w:rFonts w:ascii="Times New Roman" w:hAnsi="Times New Roman" w:cs="Times New Roman"/>
            <w:lang w:val="es-ES"/>
          </w:rPr>
          <w:t>2</w:t>
        </w:r>
        <w:r w:rsidRPr="001634B8">
          <w:rPr>
            <w:rFonts w:ascii="Times New Roman" w:hAnsi="Times New Roman" w:cs="Times New Roman"/>
          </w:rPr>
          <w:fldChar w:fldCharType="end"/>
        </w:r>
      </w:p>
    </w:sdtContent>
  </w:sdt>
  <w:p w14:paraId="1C38A3B3" w14:textId="77777777" w:rsidR="001634B8" w:rsidRDefault="001634B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CD624A4"/>
    <w:multiLevelType w:val="hybridMultilevel"/>
    <w:tmpl w:val="E30837D4"/>
    <w:lvl w:ilvl="0" w:tplc="0E5EA79E">
      <w:start w:val="1"/>
      <w:numFmt w:val="decimal"/>
      <w:lvlText w:val="%1"/>
      <w:lvlJc w:val="left"/>
      <w:pPr>
        <w:ind w:left="360" w:hanging="360"/>
      </w:pPr>
      <w:rPr>
        <w:rFonts w:ascii="Times New Roman" w:eastAsia="Batang" w:hAnsi="Times New Roman" w:cs="Times New Roman"/>
        <w:i/>
        <w:iCs/>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displayBackgroundShap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C0799C"/>
    <w:rsid w:val="00000DE6"/>
    <w:rsid w:val="0000175A"/>
    <w:rsid w:val="00001C23"/>
    <w:rsid w:val="000027A5"/>
    <w:rsid w:val="00002970"/>
    <w:rsid w:val="0000356F"/>
    <w:rsid w:val="0000374B"/>
    <w:rsid w:val="000042D2"/>
    <w:rsid w:val="000049AF"/>
    <w:rsid w:val="00005543"/>
    <w:rsid w:val="00005910"/>
    <w:rsid w:val="00005A3F"/>
    <w:rsid w:val="00007912"/>
    <w:rsid w:val="00010D3D"/>
    <w:rsid w:val="000113F7"/>
    <w:rsid w:val="00011C37"/>
    <w:rsid w:val="000126DC"/>
    <w:rsid w:val="000129E7"/>
    <w:rsid w:val="00014186"/>
    <w:rsid w:val="00014AC9"/>
    <w:rsid w:val="00015163"/>
    <w:rsid w:val="0001546E"/>
    <w:rsid w:val="000159CA"/>
    <w:rsid w:val="000159DE"/>
    <w:rsid w:val="00015E55"/>
    <w:rsid w:val="000162AD"/>
    <w:rsid w:val="00016B83"/>
    <w:rsid w:val="000203D8"/>
    <w:rsid w:val="0002063A"/>
    <w:rsid w:val="00020704"/>
    <w:rsid w:val="0002074A"/>
    <w:rsid w:val="00020D2D"/>
    <w:rsid w:val="0002119E"/>
    <w:rsid w:val="00021CE8"/>
    <w:rsid w:val="00021F34"/>
    <w:rsid w:val="00021F56"/>
    <w:rsid w:val="00023072"/>
    <w:rsid w:val="0002423C"/>
    <w:rsid w:val="00024318"/>
    <w:rsid w:val="000248E6"/>
    <w:rsid w:val="00024E54"/>
    <w:rsid w:val="00024EA6"/>
    <w:rsid w:val="000251F7"/>
    <w:rsid w:val="00025585"/>
    <w:rsid w:val="00025AD4"/>
    <w:rsid w:val="00025BBC"/>
    <w:rsid w:val="0002694D"/>
    <w:rsid w:val="00027D06"/>
    <w:rsid w:val="00031045"/>
    <w:rsid w:val="0003106F"/>
    <w:rsid w:val="000312D7"/>
    <w:rsid w:val="000321A8"/>
    <w:rsid w:val="000327E0"/>
    <w:rsid w:val="00033485"/>
    <w:rsid w:val="00033D47"/>
    <w:rsid w:val="00034AA9"/>
    <w:rsid w:val="0003723C"/>
    <w:rsid w:val="000377BC"/>
    <w:rsid w:val="00040637"/>
    <w:rsid w:val="000406D3"/>
    <w:rsid w:val="000413CC"/>
    <w:rsid w:val="0004168D"/>
    <w:rsid w:val="000419A6"/>
    <w:rsid w:val="00041B22"/>
    <w:rsid w:val="00041DA3"/>
    <w:rsid w:val="000420FA"/>
    <w:rsid w:val="00044B58"/>
    <w:rsid w:val="00044EA8"/>
    <w:rsid w:val="00045A10"/>
    <w:rsid w:val="0004650B"/>
    <w:rsid w:val="000474F5"/>
    <w:rsid w:val="00047934"/>
    <w:rsid w:val="00047BE2"/>
    <w:rsid w:val="00050744"/>
    <w:rsid w:val="0005175E"/>
    <w:rsid w:val="00051B9E"/>
    <w:rsid w:val="00051D15"/>
    <w:rsid w:val="00052663"/>
    <w:rsid w:val="00052DAF"/>
    <w:rsid w:val="00052FA9"/>
    <w:rsid w:val="000539FF"/>
    <w:rsid w:val="000543D6"/>
    <w:rsid w:val="000546BA"/>
    <w:rsid w:val="000547F1"/>
    <w:rsid w:val="00054D50"/>
    <w:rsid w:val="00055192"/>
    <w:rsid w:val="00055735"/>
    <w:rsid w:val="0005588D"/>
    <w:rsid w:val="0005625B"/>
    <w:rsid w:val="00056837"/>
    <w:rsid w:val="00057772"/>
    <w:rsid w:val="00060B21"/>
    <w:rsid w:val="00061973"/>
    <w:rsid w:val="00063466"/>
    <w:rsid w:val="00063899"/>
    <w:rsid w:val="00063F24"/>
    <w:rsid w:val="000652AE"/>
    <w:rsid w:val="000659CF"/>
    <w:rsid w:val="0006654F"/>
    <w:rsid w:val="00067651"/>
    <w:rsid w:val="00067E54"/>
    <w:rsid w:val="000706CF"/>
    <w:rsid w:val="00070A8B"/>
    <w:rsid w:val="0007115C"/>
    <w:rsid w:val="00071876"/>
    <w:rsid w:val="000730B7"/>
    <w:rsid w:val="00073422"/>
    <w:rsid w:val="0007345C"/>
    <w:rsid w:val="00073686"/>
    <w:rsid w:val="00073B6A"/>
    <w:rsid w:val="00073BE5"/>
    <w:rsid w:val="00074696"/>
    <w:rsid w:val="00074CC6"/>
    <w:rsid w:val="000752B7"/>
    <w:rsid w:val="000753D8"/>
    <w:rsid w:val="0007567E"/>
    <w:rsid w:val="00075876"/>
    <w:rsid w:val="00075A1B"/>
    <w:rsid w:val="00075DA6"/>
    <w:rsid w:val="00076BC4"/>
    <w:rsid w:val="00077921"/>
    <w:rsid w:val="0008075B"/>
    <w:rsid w:val="0008181B"/>
    <w:rsid w:val="000825EC"/>
    <w:rsid w:val="000829A6"/>
    <w:rsid w:val="00082CD7"/>
    <w:rsid w:val="00083F20"/>
    <w:rsid w:val="00084537"/>
    <w:rsid w:val="000845B8"/>
    <w:rsid w:val="00084F2F"/>
    <w:rsid w:val="00084FA1"/>
    <w:rsid w:val="00085B02"/>
    <w:rsid w:val="00085CC7"/>
    <w:rsid w:val="00086FCB"/>
    <w:rsid w:val="000911C2"/>
    <w:rsid w:val="0009147F"/>
    <w:rsid w:val="00093985"/>
    <w:rsid w:val="0009421F"/>
    <w:rsid w:val="00094364"/>
    <w:rsid w:val="000943A6"/>
    <w:rsid w:val="00094EFA"/>
    <w:rsid w:val="00094FF3"/>
    <w:rsid w:val="00097151"/>
    <w:rsid w:val="000A0BC9"/>
    <w:rsid w:val="000A10EB"/>
    <w:rsid w:val="000A16C9"/>
    <w:rsid w:val="000A1D43"/>
    <w:rsid w:val="000A2523"/>
    <w:rsid w:val="000A25AA"/>
    <w:rsid w:val="000A26AD"/>
    <w:rsid w:val="000A30AF"/>
    <w:rsid w:val="000A33AB"/>
    <w:rsid w:val="000A420B"/>
    <w:rsid w:val="000A4C0E"/>
    <w:rsid w:val="000A4EFC"/>
    <w:rsid w:val="000A54B6"/>
    <w:rsid w:val="000A6753"/>
    <w:rsid w:val="000A752F"/>
    <w:rsid w:val="000A783E"/>
    <w:rsid w:val="000A7ABB"/>
    <w:rsid w:val="000B07DE"/>
    <w:rsid w:val="000B094F"/>
    <w:rsid w:val="000B0CE9"/>
    <w:rsid w:val="000B0D0B"/>
    <w:rsid w:val="000B0E1D"/>
    <w:rsid w:val="000B19A1"/>
    <w:rsid w:val="000B1D4D"/>
    <w:rsid w:val="000B216D"/>
    <w:rsid w:val="000B2323"/>
    <w:rsid w:val="000B2C40"/>
    <w:rsid w:val="000B3311"/>
    <w:rsid w:val="000B41C5"/>
    <w:rsid w:val="000B45B2"/>
    <w:rsid w:val="000B4A04"/>
    <w:rsid w:val="000B5552"/>
    <w:rsid w:val="000B57A1"/>
    <w:rsid w:val="000B59CE"/>
    <w:rsid w:val="000B5D60"/>
    <w:rsid w:val="000B7322"/>
    <w:rsid w:val="000B74A2"/>
    <w:rsid w:val="000B7820"/>
    <w:rsid w:val="000B7A93"/>
    <w:rsid w:val="000B7EE0"/>
    <w:rsid w:val="000B7F60"/>
    <w:rsid w:val="000C2560"/>
    <w:rsid w:val="000C2EBC"/>
    <w:rsid w:val="000C357B"/>
    <w:rsid w:val="000C54BF"/>
    <w:rsid w:val="000C5A4C"/>
    <w:rsid w:val="000C6548"/>
    <w:rsid w:val="000C726B"/>
    <w:rsid w:val="000D1673"/>
    <w:rsid w:val="000D18EB"/>
    <w:rsid w:val="000D22CC"/>
    <w:rsid w:val="000D23C3"/>
    <w:rsid w:val="000D2401"/>
    <w:rsid w:val="000D26C5"/>
    <w:rsid w:val="000D2B26"/>
    <w:rsid w:val="000D2FCD"/>
    <w:rsid w:val="000D49BB"/>
    <w:rsid w:val="000D4C86"/>
    <w:rsid w:val="000D5EA7"/>
    <w:rsid w:val="000D6E34"/>
    <w:rsid w:val="000D70C7"/>
    <w:rsid w:val="000E05A3"/>
    <w:rsid w:val="000E0EC3"/>
    <w:rsid w:val="000E1451"/>
    <w:rsid w:val="000E2684"/>
    <w:rsid w:val="000E2F39"/>
    <w:rsid w:val="000E359F"/>
    <w:rsid w:val="000E360B"/>
    <w:rsid w:val="000E399B"/>
    <w:rsid w:val="000E3E14"/>
    <w:rsid w:val="000E45B7"/>
    <w:rsid w:val="000E4ACF"/>
    <w:rsid w:val="000E530D"/>
    <w:rsid w:val="000E6895"/>
    <w:rsid w:val="000E72B9"/>
    <w:rsid w:val="000E74B8"/>
    <w:rsid w:val="000E7DF9"/>
    <w:rsid w:val="000F03E4"/>
    <w:rsid w:val="000F1576"/>
    <w:rsid w:val="000F1730"/>
    <w:rsid w:val="000F1B33"/>
    <w:rsid w:val="000F26B4"/>
    <w:rsid w:val="000F2AAD"/>
    <w:rsid w:val="000F3431"/>
    <w:rsid w:val="000F3583"/>
    <w:rsid w:val="000F38FB"/>
    <w:rsid w:val="000F3A99"/>
    <w:rsid w:val="000F496A"/>
    <w:rsid w:val="000F5955"/>
    <w:rsid w:val="000F5BD8"/>
    <w:rsid w:val="000F6765"/>
    <w:rsid w:val="000F6B5B"/>
    <w:rsid w:val="000F73D4"/>
    <w:rsid w:val="000F7777"/>
    <w:rsid w:val="000F7A6A"/>
    <w:rsid w:val="00100C67"/>
    <w:rsid w:val="00100FEF"/>
    <w:rsid w:val="00101504"/>
    <w:rsid w:val="00102568"/>
    <w:rsid w:val="001032AE"/>
    <w:rsid w:val="00103E1B"/>
    <w:rsid w:val="00104894"/>
    <w:rsid w:val="001050FE"/>
    <w:rsid w:val="001051EA"/>
    <w:rsid w:val="0010565E"/>
    <w:rsid w:val="00106029"/>
    <w:rsid w:val="0010776F"/>
    <w:rsid w:val="001103D6"/>
    <w:rsid w:val="00110AF5"/>
    <w:rsid w:val="0011162D"/>
    <w:rsid w:val="00111678"/>
    <w:rsid w:val="0011192A"/>
    <w:rsid w:val="001119D9"/>
    <w:rsid w:val="001139D8"/>
    <w:rsid w:val="00113CAE"/>
    <w:rsid w:val="001145D3"/>
    <w:rsid w:val="00114FB2"/>
    <w:rsid w:val="00115515"/>
    <w:rsid w:val="0011645C"/>
    <w:rsid w:val="00121AC9"/>
    <w:rsid w:val="00121B83"/>
    <w:rsid w:val="00121D4A"/>
    <w:rsid w:val="00122003"/>
    <w:rsid w:val="0012220B"/>
    <w:rsid w:val="00122A2E"/>
    <w:rsid w:val="001232B0"/>
    <w:rsid w:val="0012376F"/>
    <w:rsid w:val="00123BB0"/>
    <w:rsid w:val="00124506"/>
    <w:rsid w:val="0012485C"/>
    <w:rsid w:val="0012554A"/>
    <w:rsid w:val="00125EC3"/>
    <w:rsid w:val="00126115"/>
    <w:rsid w:val="00126E0B"/>
    <w:rsid w:val="00130F31"/>
    <w:rsid w:val="00131240"/>
    <w:rsid w:val="00131EC6"/>
    <w:rsid w:val="001323D3"/>
    <w:rsid w:val="00133B20"/>
    <w:rsid w:val="00134769"/>
    <w:rsid w:val="001347EC"/>
    <w:rsid w:val="00134FC8"/>
    <w:rsid w:val="00135080"/>
    <w:rsid w:val="001351A3"/>
    <w:rsid w:val="00135E64"/>
    <w:rsid w:val="0013606E"/>
    <w:rsid w:val="00137A9A"/>
    <w:rsid w:val="00140580"/>
    <w:rsid w:val="00141551"/>
    <w:rsid w:val="001415A6"/>
    <w:rsid w:val="00141666"/>
    <w:rsid w:val="001422D2"/>
    <w:rsid w:val="001423C3"/>
    <w:rsid w:val="00142B80"/>
    <w:rsid w:val="001435BB"/>
    <w:rsid w:val="00143EE1"/>
    <w:rsid w:val="00144D48"/>
    <w:rsid w:val="00144EE0"/>
    <w:rsid w:val="00145D2E"/>
    <w:rsid w:val="00146276"/>
    <w:rsid w:val="0014663D"/>
    <w:rsid w:val="0014716F"/>
    <w:rsid w:val="0014721C"/>
    <w:rsid w:val="001479C5"/>
    <w:rsid w:val="0015022A"/>
    <w:rsid w:val="00150796"/>
    <w:rsid w:val="00150B25"/>
    <w:rsid w:val="00151407"/>
    <w:rsid w:val="0015288B"/>
    <w:rsid w:val="00152B23"/>
    <w:rsid w:val="00153B7C"/>
    <w:rsid w:val="00154738"/>
    <w:rsid w:val="001558B7"/>
    <w:rsid w:val="001558C5"/>
    <w:rsid w:val="00156333"/>
    <w:rsid w:val="00157019"/>
    <w:rsid w:val="00157143"/>
    <w:rsid w:val="00161575"/>
    <w:rsid w:val="00161C00"/>
    <w:rsid w:val="00161C5D"/>
    <w:rsid w:val="001626C6"/>
    <w:rsid w:val="001629F5"/>
    <w:rsid w:val="00162DDC"/>
    <w:rsid w:val="0016339D"/>
    <w:rsid w:val="001634B8"/>
    <w:rsid w:val="00163576"/>
    <w:rsid w:val="00163C8B"/>
    <w:rsid w:val="0016451C"/>
    <w:rsid w:val="001649C3"/>
    <w:rsid w:val="00165783"/>
    <w:rsid w:val="00166448"/>
    <w:rsid w:val="00167348"/>
    <w:rsid w:val="00167A2A"/>
    <w:rsid w:val="00167B9E"/>
    <w:rsid w:val="0017035B"/>
    <w:rsid w:val="001706B7"/>
    <w:rsid w:val="001707A1"/>
    <w:rsid w:val="00170CAB"/>
    <w:rsid w:val="00171950"/>
    <w:rsid w:val="00172679"/>
    <w:rsid w:val="00172781"/>
    <w:rsid w:val="00172AAF"/>
    <w:rsid w:val="00172D07"/>
    <w:rsid w:val="00173651"/>
    <w:rsid w:val="0017407E"/>
    <w:rsid w:val="001747A9"/>
    <w:rsid w:val="00174CCD"/>
    <w:rsid w:val="00175404"/>
    <w:rsid w:val="0017560A"/>
    <w:rsid w:val="0017578E"/>
    <w:rsid w:val="00175CC9"/>
    <w:rsid w:val="0017610A"/>
    <w:rsid w:val="0017624E"/>
    <w:rsid w:val="00176901"/>
    <w:rsid w:val="00176F39"/>
    <w:rsid w:val="00177A21"/>
    <w:rsid w:val="001802AD"/>
    <w:rsid w:val="001808D4"/>
    <w:rsid w:val="00180EA1"/>
    <w:rsid w:val="001823B2"/>
    <w:rsid w:val="00182498"/>
    <w:rsid w:val="001825AE"/>
    <w:rsid w:val="00182601"/>
    <w:rsid w:val="00182C47"/>
    <w:rsid w:val="001836B9"/>
    <w:rsid w:val="00184335"/>
    <w:rsid w:val="0018477D"/>
    <w:rsid w:val="0018487F"/>
    <w:rsid w:val="00184F2D"/>
    <w:rsid w:val="00185DEB"/>
    <w:rsid w:val="00186657"/>
    <w:rsid w:val="0019083C"/>
    <w:rsid w:val="00191BF6"/>
    <w:rsid w:val="00191C91"/>
    <w:rsid w:val="00191DC0"/>
    <w:rsid w:val="001924D4"/>
    <w:rsid w:val="0019262F"/>
    <w:rsid w:val="0019281E"/>
    <w:rsid w:val="00193172"/>
    <w:rsid w:val="0019383B"/>
    <w:rsid w:val="00193D2F"/>
    <w:rsid w:val="00195F89"/>
    <w:rsid w:val="0019692E"/>
    <w:rsid w:val="00197DC4"/>
    <w:rsid w:val="00197FA1"/>
    <w:rsid w:val="001A19B0"/>
    <w:rsid w:val="001A22DD"/>
    <w:rsid w:val="001A3F80"/>
    <w:rsid w:val="001A4B37"/>
    <w:rsid w:val="001A4CEA"/>
    <w:rsid w:val="001A58FE"/>
    <w:rsid w:val="001A5B44"/>
    <w:rsid w:val="001A60F6"/>
    <w:rsid w:val="001A612C"/>
    <w:rsid w:val="001A69F5"/>
    <w:rsid w:val="001A6F72"/>
    <w:rsid w:val="001B0582"/>
    <w:rsid w:val="001B08DF"/>
    <w:rsid w:val="001B09EF"/>
    <w:rsid w:val="001B0E41"/>
    <w:rsid w:val="001B10AB"/>
    <w:rsid w:val="001B1C3E"/>
    <w:rsid w:val="001B202C"/>
    <w:rsid w:val="001B2635"/>
    <w:rsid w:val="001B34E8"/>
    <w:rsid w:val="001B35BF"/>
    <w:rsid w:val="001B457E"/>
    <w:rsid w:val="001B5628"/>
    <w:rsid w:val="001B56CB"/>
    <w:rsid w:val="001B5897"/>
    <w:rsid w:val="001B5FA5"/>
    <w:rsid w:val="001B7384"/>
    <w:rsid w:val="001C02A8"/>
    <w:rsid w:val="001C092E"/>
    <w:rsid w:val="001C097B"/>
    <w:rsid w:val="001C0C6D"/>
    <w:rsid w:val="001C1CA0"/>
    <w:rsid w:val="001C27E1"/>
    <w:rsid w:val="001C2AB5"/>
    <w:rsid w:val="001C2C50"/>
    <w:rsid w:val="001C37F3"/>
    <w:rsid w:val="001C452F"/>
    <w:rsid w:val="001C4A09"/>
    <w:rsid w:val="001C4F39"/>
    <w:rsid w:val="001C56F7"/>
    <w:rsid w:val="001C58D0"/>
    <w:rsid w:val="001C5F51"/>
    <w:rsid w:val="001C60B2"/>
    <w:rsid w:val="001C62C9"/>
    <w:rsid w:val="001C7988"/>
    <w:rsid w:val="001C7A26"/>
    <w:rsid w:val="001C7DB1"/>
    <w:rsid w:val="001D03E6"/>
    <w:rsid w:val="001D188D"/>
    <w:rsid w:val="001D1BAB"/>
    <w:rsid w:val="001D2189"/>
    <w:rsid w:val="001D2A9C"/>
    <w:rsid w:val="001D3D3C"/>
    <w:rsid w:val="001D3F1B"/>
    <w:rsid w:val="001D3FAF"/>
    <w:rsid w:val="001D4839"/>
    <w:rsid w:val="001D4A7C"/>
    <w:rsid w:val="001D4E73"/>
    <w:rsid w:val="001D57B0"/>
    <w:rsid w:val="001D61ED"/>
    <w:rsid w:val="001D6D38"/>
    <w:rsid w:val="001D7C71"/>
    <w:rsid w:val="001E13E5"/>
    <w:rsid w:val="001E1A45"/>
    <w:rsid w:val="001E1DC2"/>
    <w:rsid w:val="001E41DB"/>
    <w:rsid w:val="001E4AFA"/>
    <w:rsid w:val="001E6998"/>
    <w:rsid w:val="001E6EFC"/>
    <w:rsid w:val="001F078F"/>
    <w:rsid w:val="001F0DCD"/>
    <w:rsid w:val="001F10CE"/>
    <w:rsid w:val="001F3739"/>
    <w:rsid w:val="001F41B6"/>
    <w:rsid w:val="001F424D"/>
    <w:rsid w:val="001F4CA8"/>
    <w:rsid w:val="001F4CB9"/>
    <w:rsid w:val="001F4F96"/>
    <w:rsid w:val="001F530D"/>
    <w:rsid w:val="001F55F8"/>
    <w:rsid w:val="001F5727"/>
    <w:rsid w:val="001F6310"/>
    <w:rsid w:val="001F7A0E"/>
    <w:rsid w:val="001F7D70"/>
    <w:rsid w:val="00200539"/>
    <w:rsid w:val="00202577"/>
    <w:rsid w:val="00204F8F"/>
    <w:rsid w:val="0020507C"/>
    <w:rsid w:val="00206A71"/>
    <w:rsid w:val="00210182"/>
    <w:rsid w:val="002102BF"/>
    <w:rsid w:val="00210BDC"/>
    <w:rsid w:val="00210DFE"/>
    <w:rsid w:val="0021188C"/>
    <w:rsid w:val="002119B8"/>
    <w:rsid w:val="00213D99"/>
    <w:rsid w:val="00214586"/>
    <w:rsid w:val="00214754"/>
    <w:rsid w:val="00214BDA"/>
    <w:rsid w:val="00215880"/>
    <w:rsid w:val="00215C33"/>
    <w:rsid w:val="002162FC"/>
    <w:rsid w:val="00216484"/>
    <w:rsid w:val="0021761F"/>
    <w:rsid w:val="0022057F"/>
    <w:rsid w:val="002217F4"/>
    <w:rsid w:val="002217F8"/>
    <w:rsid w:val="00221E3E"/>
    <w:rsid w:val="002231E7"/>
    <w:rsid w:val="00223387"/>
    <w:rsid w:val="00223792"/>
    <w:rsid w:val="0022486F"/>
    <w:rsid w:val="0022491C"/>
    <w:rsid w:val="002257A4"/>
    <w:rsid w:val="00225E5A"/>
    <w:rsid w:val="0022721C"/>
    <w:rsid w:val="002276E1"/>
    <w:rsid w:val="00227FDC"/>
    <w:rsid w:val="002302FE"/>
    <w:rsid w:val="00230477"/>
    <w:rsid w:val="002306F5"/>
    <w:rsid w:val="00232184"/>
    <w:rsid w:val="002322EE"/>
    <w:rsid w:val="00232923"/>
    <w:rsid w:val="0023437B"/>
    <w:rsid w:val="00235F98"/>
    <w:rsid w:val="00236537"/>
    <w:rsid w:val="002366CE"/>
    <w:rsid w:val="0023756E"/>
    <w:rsid w:val="0023758E"/>
    <w:rsid w:val="002375EF"/>
    <w:rsid w:val="00241405"/>
    <w:rsid w:val="002420D4"/>
    <w:rsid w:val="002425BA"/>
    <w:rsid w:val="00243126"/>
    <w:rsid w:val="00244547"/>
    <w:rsid w:val="002459BF"/>
    <w:rsid w:val="00245F14"/>
    <w:rsid w:val="00245F6D"/>
    <w:rsid w:val="00247633"/>
    <w:rsid w:val="00247B25"/>
    <w:rsid w:val="00247C1C"/>
    <w:rsid w:val="00247DEB"/>
    <w:rsid w:val="002505D4"/>
    <w:rsid w:val="002514AD"/>
    <w:rsid w:val="00251BBD"/>
    <w:rsid w:val="00252A5B"/>
    <w:rsid w:val="00252AF5"/>
    <w:rsid w:val="00254AF0"/>
    <w:rsid w:val="0025520C"/>
    <w:rsid w:val="00255210"/>
    <w:rsid w:val="00255B64"/>
    <w:rsid w:val="00255FC0"/>
    <w:rsid w:val="00256392"/>
    <w:rsid w:val="00257639"/>
    <w:rsid w:val="00257750"/>
    <w:rsid w:val="00257782"/>
    <w:rsid w:val="00260D6C"/>
    <w:rsid w:val="0026184B"/>
    <w:rsid w:val="00261D93"/>
    <w:rsid w:val="00262733"/>
    <w:rsid w:val="0026287D"/>
    <w:rsid w:val="00262D60"/>
    <w:rsid w:val="00263970"/>
    <w:rsid w:val="0026494D"/>
    <w:rsid w:val="002651A1"/>
    <w:rsid w:val="0026520C"/>
    <w:rsid w:val="00265251"/>
    <w:rsid w:val="0026608A"/>
    <w:rsid w:val="00266824"/>
    <w:rsid w:val="0026692D"/>
    <w:rsid w:val="00267481"/>
    <w:rsid w:val="00267FC2"/>
    <w:rsid w:val="002718A4"/>
    <w:rsid w:val="00271B09"/>
    <w:rsid w:val="00271D51"/>
    <w:rsid w:val="00271EFE"/>
    <w:rsid w:val="002728CD"/>
    <w:rsid w:val="00273020"/>
    <w:rsid w:val="00273F07"/>
    <w:rsid w:val="00274B86"/>
    <w:rsid w:val="00274DF2"/>
    <w:rsid w:val="00274E0D"/>
    <w:rsid w:val="00275C13"/>
    <w:rsid w:val="00276741"/>
    <w:rsid w:val="00277682"/>
    <w:rsid w:val="00277FFC"/>
    <w:rsid w:val="00280007"/>
    <w:rsid w:val="002814A4"/>
    <w:rsid w:val="002815CB"/>
    <w:rsid w:val="00281BD6"/>
    <w:rsid w:val="00281C97"/>
    <w:rsid w:val="0028208E"/>
    <w:rsid w:val="00282C5A"/>
    <w:rsid w:val="00282D6B"/>
    <w:rsid w:val="00283270"/>
    <w:rsid w:val="0028335E"/>
    <w:rsid w:val="002844CB"/>
    <w:rsid w:val="0028489D"/>
    <w:rsid w:val="0028678D"/>
    <w:rsid w:val="00286DA6"/>
    <w:rsid w:val="00287593"/>
    <w:rsid w:val="00291D8C"/>
    <w:rsid w:val="0029333B"/>
    <w:rsid w:val="002935AB"/>
    <w:rsid w:val="00293A6A"/>
    <w:rsid w:val="00293F6F"/>
    <w:rsid w:val="00294113"/>
    <w:rsid w:val="00295030"/>
    <w:rsid w:val="00295116"/>
    <w:rsid w:val="00295E2A"/>
    <w:rsid w:val="00295F8E"/>
    <w:rsid w:val="00296C4E"/>
    <w:rsid w:val="002973D5"/>
    <w:rsid w:val="00297571"/>
    <w:rsid w:val="002979A2"/>
    <w:rsid w:val="002A0EE4"/>
    <w:rsid w:val="002A1624"/>
    <w:rsid w:val="002A2C42"/>
    <w:rsid w:val="002A2D67"/>
    <w:rsid w:val="002A2F7A"/>
    <w:rsid w:val="002A3702"/>
    <w:rsid w:val="002A3CE1"/>
    <w:rsid w:val="002A3E95"/>
    <w:rsid w:val="002A4837"/>
    <w:rsid w:val="002A5C2F"/>
    <w:rsid w:val="002A5EA5"/>
    <w:rsid w:val="002A60C9"/>
    <w:rsid w:val="002A686C"/>
    <w:rsid w:val="002A7FD8"/>
    <w:rsid w:val="002B0656"/>
    <w:rsid w:val="002B06F3"/>
    <w:rsid w:val="002B13E8"/>
    <w:rsid w:val="002B20E5"/>
    <w:rsid w:val="002B2381"/>
    <w:rsid w:val="002B292F"/>
    <w:rsid w:val="002B42A6"/>
    <w:rsid w:val="002B43D9"/>
    <w:rsid w:val="002B4C2C"/>
    <w:rsid w:val="002B5431"/>
    <w:rsid w:val="002B5561"/>
    <w:rsid w:val="002B602B"/>
    <w:rsid w:val="002B730B"/>
    <w:rsid w:val="002B7E43"/>
    <w:rsid w:val="002C0ECA"/>
    <w:rsid w:val="002C2638"/>
    <w:rsid w:val="002C2CFF"/>
    <w:rsid w:val="002C34E7"/>
    <w:rsid w:val="002C39A7"/>
    <w:rsid w:val="002C3F72"/>
    <w:rsid w:val="002C459D"/>
    <w:rsid w:val="002C46DC"/>
    <w:rsid w:val="002C4711"/>
    <w:rsid w:val="002C4B94"/>
    <w:rsid w:val="002C5608"/>
    <w:rsid w:val="002C5C74"/>
    <w:rsid w:val="002C6CBC"/>
    <w:rsid w:val="002C7BE8"/>
    <w:rsid w:val="002D0D53"/>
    <w:rsid w:val="002D21C3"/>
    <w:rsid w:val="002D22A1"/>
    <w:rsid w:val="002D25ED"/>
    <w:rsid w:val="002D2954"/>
    <w:rsid w:val="002D4073"/>
    <w:rsid w:val="002D4727"/>
    <w:rsid w:val="002D4B4A"/>
    <w:rsid w:val="002D4C7E"/>
    <w:rsid w:val="002D4D7C"/>
    <w:rsid w:val="002D5BFD"/>
    <w:rsid w:val="002D6B5A"/>
    <w:rsid w:val="002D6FE8"/>
    <w:rsid w:val="002D7221"/>
    <w:rsid w:val="002D7F52"/>
    <w:rsid w:val="002E0342"/>
    <w:rsid w:val="002E1319"/>
    <w:rsid w:val="002E1622"/>
    <w:rsid w:val="002E1CF1"/>
    <w:rsid w:val="002E21E1"/>
    <w:rsid w:val="002E407A"/>
    <w:rsid w:val="002E4F62"/>
    <w:rsid w:val="002E50C9"/>
    <w:rsid w:val="002E50FA"/>
    <w:rsid w:val="002E54B9"/>
    <w:rsid w:val="002E5CB5"/>
    <w:rsid w:val="002E644E"/>
    <w:rsid w:val="002E6BF1"/>
    <w:rsid w:val="002E6D1F"/>
    <w:rsid w:val="002E6D64"/>
    <w:rsid w:val="002E79D8"/>
    <w:rsid w:val="002E7A65"/>
    <w:rsid w:val="002F0E78"/>
    <w:rsid w:val="002F141F"/>
    <w:rsid w:val="002F1754"/>
    <w:rsid w:val="002F1A6B"/>
    <w:rsid w:val="002F1CBB"/>
    <w:rsid w:val="002F2A7A"/>
    <w:rsid w:val="002F2B24"/>
    <w:rsid w:val="002F3101"/>
    <w:rsid w:val="002F389E"/>
    <w:rsid w:val="002F3BA7"/>
    <w:rsid w:val="002F515E"/>
    <w:rsid w:val="002F5701"/>
    <w:rsid w:val="002F5759"/>
    <w:rsid w:val="002F6BF1"/>
    <w:rsid w:val="002F6E4D"/>
    <w:rsid w:val="002F7016"/>
    <w:rsid w:val="002F7181"/>
    <w:rsid w:val="002F71A3"/>
    <w:rsid w:val="002F7851"/>
    <w:rsid w:val="003002F2"/>
    <w:rsid w:val="0030094C"/>
    <w:rsid w:val="0030126B"/>
    <w:rsid w:val="00301294"/>
    <w:rsid w:val="0030240D"/>
    <w:rsid w:val="0030300C"/>
    <w:rsid w:val="00303FE9"/>
    <w:rsid w:val="00304546"/>
    <w:rsid w:val="00304FA1"/>
    <w:rsid w:val="00305280"/>
    <w:rsid w:val="003065C2"/>
    <w:rsid w:val="003075B2"/>
    <w:rsid w:val="00310367"/>
    <w:rsid w:val="00310895"/>
    <w:rsid w:val="00310BE0"/>
    <w:rsid w:val="00311821"/>
    <w:rsid w:val="00311C91"/>
    <w:rsid w:val="00312BC8"/>
    <w:rsid w:val="00312C02"/>
    <w:rsid w:val="003139B7"/>
    <w:rsid w:val="00313C31"/>
    <w:rsid w:val="00313E8F"/>
    <w:rsid w:val="0031420E"/>
    <w:rsid w:val="003144B4"/>
    <w:rsid w:val="003148A1"/>
    <w:rsid w:val="00315135"/>
    <w:rsid w:val="00315672"/>
    <w:rsid w:val="00315CD8"/>
    <w:rsid w:val="00315F56"/>
    <w:rsid w:val="00315F9E"/>
    <w:rsid w:val="003164EF"/>
    <w:rsid w:val="00316B3F"/>
    <w:rsid w:val="00317765"/>
    <w:rsid w:val="00320812"/>
    <w:rsid w:val="00322733"/>
    <w:rsid w:val="00322B53"/>
    <w:rsid w:val="00322FDE"/>
    <w:rsid w:val="00324275"/>
    <w:rsid w:val="0032624B"/>
    <w:rsid w:val="00327219"/>
    <w:rsid w:val="00330041"/>
    <w:rsid w:val="003305FA"/>
    <w:rsid w:val="00331D7C"/>
    <w:rsid w:val="00332262"/>
    <w:rsid w:val="003332FF"/>
    <w:rsid w:val="003337AA"/>
    <w:rsid w:val="00333C67"/>
    <w:rsid w:val="0033408F"/>
    <w:rsid w:val="00334564"/>
    <w:rsid w:val="003348CB"/>
    <w:rsid w:val="00335610"/>
    <w:rsid w:val="00335FCB"/>
    <w:rsid w:val="0033605F"/>
    <w:rsid w:val="00336458"/>
    <w:rsid w:val="00336619"/>
    <w:rsid w:val="00337654"/>
    <w:rsid w:val="00337824"/>
    <w:rsid w:val="00337B98"/>
    <w:rsid w:val="00340EF0"/>
    <w:rsid w:val="00341499"/>
    <w:rsid w:val="00341EA8"/>
    <w:rsid w:val="00342B46"/>
    <w:rsid w:val="00343268"/>
    <w:rsid w:val="00343F05"/>
    <w:rsid w:val="00344851"/>
    <w:rsid w:val="003448B6"/>
    <w:rsid w:val="00344A19"/>
    <w:rsid w:val="00344DB7"/>
    <w:rsid w:val="00345106"/>
    <w:rsid w:val="00345C1B"/>
    <w:rsid w:val="00346819"/>
    <w:rsid w:val="0034771A"/>
    <w:rsid w:val="00347C30"/>
    <w:rsid w:val="00347ED2"/>
    <w:rsid w:val="00350A8C"/>
    <w:rsid w:val="0035150B"/>
    <w:rsid w:val="00351D64"/>
    <w:rsid w:val="00352D19"/>
    <w:rsid w:val="00353161"/>
    <w:rsid w:val="00353D54"/>
    <w:rsid w:val="00354107"/>
    <w:rsid w:val="003542CE"/>
    <w:rsid w:val="003549D8"/>
    <w:rsid w:val="00354C79"/>
    <w:rsid w:val="00354F6A"/>
    <w:rsid w:val="0035627D"/>
    <w:rsid w:val="00356D6E"/>
    <w:rsid w:val="00356DFC"/>
    <w:rsid w:val="00357DCC"/>
    <w:rsid w:val="00357E12"/>
    <w:rsid w:val="003604CC"/>
    <w:rsid w:val="00360C06"/>
    <w:rsid w:val="00360F4A"/>
    <w:rsid w:val="00360FD3"/>
    <w:rsid w:val="003613BB"/>
    <w:rsid w:val="0036262B"/>
    <w:rsid w:val="003627FE"/>
    <w:rsid w:val="00363357"/>
    <w:rsid w:val="003639BF"/>
    <w:rsid w:val="0036409A"/>
    <w:rsid w:val="00364BB9"/>
    <w:rsid w:val="00365D4E"/>
    <w:rsid w:val="003660A8"/>
    <w:rsid w:val="003661AC"/>
    <w:rsid w:val="003666F0"/>
    <w:rsid w:val="003671A3"/>
    <w:rsid w:val="0037029A"/>
    <w:rsid w:val="00370F7B"/>
    <w:rsid w:val="003715E3"/>
    <w:rsid w:val="0037221D"/>
    <w:rsid w:val="00372AC7"/>
    <w:rsid w:val="00372C6C"/>
    <w:rsid w:val="00373560"/>
    <w:rsid w:val="00373E91"/>
    <w:rsid w:val="003740B6"/>
    <w:rsid w:val="00374C95"/>
    <w:rsid w:val="00375C4B"/>
    <w:rsid w:val="003761B0"/>
    <w:rsid w:val="00376419"/>
    <w:rsid w:val="00376548"/>
    <w:rsid w:val="0037750D"/>
    <w:rsid w:val="00380291"/>
    <w:rsid w:val="003802E3"/>
    <w:rsid w:val="00380339"/>
    <w:rsid w:val="003819F5"/>
    <w:rsid w:val="00382C32"/>
    <w:rsid w:val="00382D7C"/>
    <w:rsid w:val="003834FB"/>
    <w:rsid w:val="00384783"/>
    <w:rsid w:val="00384E2B"/>
    <w:rsid w:val="00384FA9"/>
    <w:rsid w:val="0038520A"/>
    <w:rsid w:val="003858F9"/>
    <w:rsid w:val="00385CE5"/>
    <w:rsid w:val="00386976"/>
    <w:rsid w:val="0038784B"/>
    <w:rsid w:val="003905E3"/>
    <w:rsid w:val="00390B88"/>
    <w:rsid w:val="00391257"/>
    <w:rsid w:val="00391BF0"/>
    <w:rsid w:val="00391F52"/>
    <w:rsid w:val="00391FC1"/>
    <w:rsid w:val="00392AA8"/>
    <w:rsid w:val="00392BCA"/>
    <w:rsid w:val="003938BA"/>
    <w:rsid w:val="00393C59"/>
    <w:rsid w:val="00394AEE"/>
    <w:rsid w:val="00394FC0"/>
    <w:rsid w:val="003959B4"/>
    <w:rsid w:val="00395A9A"/>
    <w:rsid w:val="0039618F"/>
    <w:rsid w:val="003967CA"/>
    <w:rsid w:val="003969C7"/>
    <w:rsid w:val="003A02EB"/>
    <w:rsid w:val="003A0C6B"/>
    <w:rsid w:val="003A1CB3"/>
    <w:rsid w:val="003A221A"/>
    <w:rsid w:val="003A269F"/>
    <w:rsid w:val="003A2EAE"/>
    <w:rsid w:val="003A35DA"/>
    <w:rsid w:val="003A4AA6"/>
    <w:rsid w:val="003A4EC0"/>
    <w:rsid w:val="003A5713"/>
    <w:rsid w:val="003A60B7"/>
    <w:rsid w:val="003A60C9"/>
    <w:rsid w:val="003A6354"/>
    <w:rsid w:val="003A6C4A"/>
    <w:rsid w:val="003A6CDB"/>
    <w:rsid w:val="003A6E15"/>
    <w:rsid w:val="003A6F09"/>
    <w:rsid w:val="003A6FD8"/>
    <w:rsid w:val="003A7328"/>
    <w:rsid w:val="003A7B18"/>
    <w:rsid w:val="003B09FF"/>
    <w:rsid w:val="003B14ED"/>
    <w:rsid w:val="003B216A"/>
    <w:rsid w:val="003B219F"/>
    <w:rsid w:val="003B2635"/>
    <w:rsid w:val="003B3069"/>
    <w:rsid w:val="003B3EF2"/>
    <w:rsid w:val="003B4E1E"/>
    <w:rsid w:val="003B5130"/>
    <w:rsid w:val="003B56E8"/>
    <w:rsid w:val="003B6BC9"/>
    <w:rsid w:val="003B7B1C"/>
    <w:rsid w:val="003B7D26"/>
    <w:rsid w:val="003B7EC4"/>
    <w:rsid w:val="003C1209"/>
    <w:rsid w:val="003C154D"/>
    <w:rsid w:val="003C187A"/>
    <w:rsid w:val="003C1AF8"/>
    <w:rsid w:val="003C22E1"/>
    <w:rsid w:val="003C342C"/>
    <w:rsid w:val="003C4A92"/>
    <w:rsid w:val="003C6A4C"/>
    <w:rsid w:val="003C708D"/>
    <w:rsid w:val="003C79C9"/>
    <w:rsid w:val="003D07E0"/>
    <w:rsid w:val="003D0A40"/>
    <w:rsid w:val="003D13ED"/>
    <w:rsid w:val="003D318F"/>
    <w:rsid w:val="003D331A"/>
    <w:rsid w:val="003D33EC"/>
    <w:rsid w:val="003D49E9"/>
    <w:rsid w:val="003D5066"/>
    <w:rsid w:val="003D5111"/>
    <w:rsid w:val="003D547A"/>
    <w:rsid w:val="003D5ECA"/>
    <w:rsid w:val="003D63CF"/>
    <w:rsid w:val="003D664B"/>
    <w:rsid w:val="003D7BC6"/>
    <w:rsid w:val="003E06AD"/>
    <w:rsid w:val="003E0831"/>
    <w:rsid w:val="003E115D"/>
    <w:rsid w:val="003E1A30"/>
    <w:rsid w:val="003E2286"/>
    <w:rsid w:val="003E2306"/>
    <w:rsid w:val="003E26BA"/>
    <w:rsid w:val="003E2EDC"/>
    <w:rsid w:val="003E3097"/>
    <w:rsid w:val="003E394E"/>
    <w:rsid w:val="003E47B7"/>
    <w:rsid w:val="003E4EE5"/>
    <w:rsid w:val="003E5515"/>
    <w:rsid w:val="003E55C5"/>
    <w:rsid w:val="003E5605"/>
    <w:rsid w:val="003E592A"/>
    <w:rsid w:val="003E5BB2"/>
    <w:rsid w:val="003E70C0"/>
    <w:rsid w:val="003E71CF"/>
    <w:rsid w:val="003E7651"/>
    <w:rsid w:val="003E7F65"/>
    <w:rsid w:val="003F2213"/>
    <w:rsid w:val="003F27AD"/>
    <w:rsid w:val="003F2FC6"/>
    <w:rsid w:val="003F31DC"/>
    <w:rsid w:val="003F3A7C"/>
    <w:rsid w:val="003F3DE3"/>
    <w:rsid w:val="003F4CB0"/>
    <w:rsid w:val="003F5B24"/>
    <w:rsid w:val="003F689C"/>
    <w:rsid w:val="003F6D36"/>
    <w:rsid w:val="003F6D69"/>
    <w:rsid w:val="003F7210"/>
    <w:rsid w:val="00400351"/>
    <w:rsid w:val="00400C54"/>
    <w:rsid w:val="00400C5E"/>
    <w:rsid w:val="00403A5B"/>
    <w:rsid w:val="00404EE6"/>
    <w:rsid w:val="00405F92"/>
    <w:rsid w:val="00406323"/>
    <w:rsid w:val="004064F8"/>
    <w:rsid w:val="00407472"/>
    <w:rsid w:val="0040793D"/>
    <w:rsid w:val="00407B46"/>
    <w:rsid w:val="00407ECD"/>
    <w:rsid w:val="00407EFA"/>
    <w:rsid w:val="00410368"/>
    <w:rsid w:val="004106CA"/>
    <w:rsid w:val="004107BF"/>
    <w:rsid w:val="004118A1"/>
    <w:rsid w:val="004119AB"/>
    <w:rsid w:val="00411C4C"/>
    <w:rsid w:val="00412BF4"/>
    <w:rsid w:val="00412D3C"/>
    <w:rsid w:val="0041334F"/>
    <w:rsid w:val="00413986"/>
    <w:rsid w:val="00413CC7"/>
    <w:rsid w:val="004148A8"/>
    <w:rsid w:val="00415BB8"/>
    <w:rsid w:val="00415D1F"/>
    <w:rsid w:val="00416EF5"/>
    <w:rsid w:val="00416F9C"/>
    <w:rsid w:val="0042346F"/>
    <w:rsid w:val="00423AA7"/>
    <w:rsid w:val="0042489C"/>
    <w:rsid w:val="00424DA4"/>
    <w:rsid w:val="004256AF"/>
    <w:rsid w:val="004259B5"/>
    <w:rsid w:val="00425E94"/>
    <w:rsid w:val="0042632B"/>
    <w:rsid w:val="00427A43"/>
    <w:rsid w:val="00430683"/>
    <w:rsid w:val="00430CF8"/>
    <w:rsid w:val="00432B07"/>
    <w:rsid w:val="00433863"/>
    <w:rsid w:val="00433B97"/>
    <w:rsid w:val="004340F3"/>
    <w:rsid w:val="00434181"/>
    <w:rsid w:val="0043467B"/>
    <w:rsid w:val="00434C42"/>
    <w:rsid w:val="004357F6"/>
    <w:rsid w:val="00435A77"/>
    <w:rsid w:val="00435A89"/>
    <w:rsid w:val="0043643D"/>
    <w:rsid w:val="00436C07"/>
    <w:rsid w:val="004370E4"/>
    <w:rsid w:val="0043718B"/>
    <w:rsid w:val="004371F1"/>
    <w:rsid w:val="00437218"/>
    <w:rsid w:val="00437316"/>
    <w:rsid w:val="00440366"/>
    <w:rsid w:val="0044062E"/>
    <w:rsid w:val="00440B9A"/>
    <w:rsid w:val="00440E97"/>
    <w:rsid w:val="00440F62"/>
    <w:rsid w:val="00441A34"/>
    <w:rsid w:val="00441CC8"/>
    <w:rsid w:val="00441D7E"/>
    <w:rsid w:val="004422AB"/>
    <w:rsid w:val="00442860"/>
    <w:rsid w:val="004440FF"/>
    <w:rsid w:val="00444114"/>
    <w:rsid w:val="00444747"/>
    <w:rsid w:val="00444BAC"/>
    <w:rsid w:val="00445074"/>
    <w:rsid w:val="004451BB"/>
    <w:rsid w:val="004457D4"/>
    <w:rsid w:val="00445878"/>
    <w:rsid w:val="00446908"/>
    <w:rsid w:val="00447136"/>
    <w:rsid w:val="004476D7"/>
    <w:rsid w:val="00447E70"/>
    <w:rsid w:val="00450C51"/>
    <w:rsid w:val="00451FBC"/>
    <w:rsid w:val="004532C0"/>
    <w:rsid w:val="004535C0"/>
    <w:rsid w:val="004539C1"/>
    <w:rsid w:val="00453D10"/>
    <w:rsid w:val="004541D1"/>
    <w:rsid w:val="004544B7"/>
    <w:rsid w:val="0045471A"/>
    <w:rsid w:val="00454C21"/>
    <w:rsid w:val="004550DC"/>
    <w:rsid w:val="004551BA"/>
    <w:rsid w:val="00455537"/>
    <w:rsid w:val="00455A30"/>
    <w:rsid w:val="00455A38"/>
    <w:rsid w:val="00455D5D"/>
    <w:rsid w:val="00455FAF"/>
    <w:rsid w:val="004563D2"/>
    <w:rsid w:val="00456949"/>
    <w:rsid w:val="00456FAB"/>
    <w:rsid w:val="00456FD5"/>
    <w:rsid w:val="00457A63"/>
    <w:rsid w:val="00460522"/>
    <w:rsid w:val="004605B5"/>
    <w:rsid w:val="00466217"/>
    <w:rsid w:val="00466D54"/>
    <w:rsid w:val="00466E6E"/>
    <w:rsid w:val="004707DA"/>
    <w:rsid w:val="00471DA3"/>
    <w:rsid w:val="00471EC0"/>
    <w:rsid w:val="004723BD"/>
    <w:rsid w:val="00472D91"/>
    <w:rsid w:val="00473A96"/>
    <w:rsid w:val="00474FD1"/>
    <w:rsid w:val="004757ED"/>
    <w:rsid w:val="00476D46"/>
    <w:rsid w:val="004771E9"/>
    <w:rsid w:val="00477253"/>
    <w:rsid w:val="004774FE"/>
    <w:rsid w:val="004779B9"/>
    <w:rsid w:val="0048055C"/>
    <w:rsid w:val="0048091D"/>
    <w:rsid w:val="00481797"/>
    <w:rsid w:val="00482111"/>
    <w:rsid w:val="004828BC"/>
    <w:rsid w:val="004832A4"/>
    <w:rsid w:val="00483362"/>
    <w:rsid w:val="00483442"/>
    <w:rsid w:val="004848A9"/>
    <w:rsid w:val="00484F37"/>
    <w:rsid w:val="004856AC"/>
    <w:rsid w:val="004859CD"/>
    <w:rsid w:val="00485C13"/>
    <w:rsid w:val="00485EA9"/>
    <w:rsid w:val="00485F3E"/>
    <w:rsid w:val="00486638"/>
    <w:rsid w:val="00486DE0"/>
    <w:rsid w:val="00486E25"/>
    <w:rsid w:val="00486F9F"/>
    <w:rsid w:val="00487028"/>
    <w:rsid w:val="00487AEE"/>
    <w:rsid w:val="00491CF8"/>
    <w:rsid w:val="004921E1"/>
    <w:rsid w:val="00492647"/>
    <w:rsid w:val="00493138"/>
    <w:rsid w:val="0049368C"/>
    <w:rsid w:val="00494B5E"/>
    <w:rsid w:val="0049514C"/>
    <w:rsid w:val="004960BB"/>
    <w:rsid w:val="0049678E"/>
    <w:rsid w:val="00496CE4"/>
    <w:rsid w:val="00496FEB"/>
    <w:rsid w:val="004A0B54"/>
    <w:rsid w:val="004A0E06"/>
    <w:rsid w:val="004A0E25"/>
    <w:rsid w:val="004A1552"/>
    <w:rsid w:val="004A1CBB"/>
    <w:rsid w:val="004A2923"/>
    <w:rsid w:val="004A3786"/>
    <w:rsid w:val="004A561D"/>
    <w:rsid w:val="004A5D67"/>
    <w:rsid w:val="004A631D"/>
    <w:rsid w:val="004A789C"/>
    <w:rsid w:val="004A7D0E"/>
    <w:rsid w:val="004B073B"/>
    <w:rsid w:val="004B10D3"/>
    <w:rsid w:val="004B1A2A"/>
    <w:rsid w:val="004B228C"/>
    <w:rsid w:val="004B22F9"/>
    <w:rsid w:val="004B2423"/>
    <w:rsid w:val="004B2578"/>
    <w:rsid w:val="004B27C3"/>
    <w:rsid w:val="004B4ABD"/>
    <w:rsid w:val="004B50F2"/>
    <w:rsid w:val="004B527A"/>
    <w:rsid w:val="004B59DD"/>
    <w:rsid w:val="004B5D24"/>
    <w:rsid w:val="004B75DC"/>
    <w:rsid w:val="004B7AAA"/>
    <w:rsid w:val="004C00A9"/>
    <w:rsid w:val="004C0D07"/>
    <w:rsid w:val="004C27C8"/>
    <w:rsid w:val="004C34DA"/>
    <w:rsid w:val="004C3979"/>
    <w:rsid w:val="004C469D"/>
    <w:rsid w:val="004C5051"/>
    <w:rsid w:val="004C5A30"/>
    <w:rsid w:val="004C5D49"/>
    <w:rsid w:val="004C64A2"/>
    <w:rsid w:val="004C7263"/>
    <w:rsid w:val="004C7E95"/>
    <w:rsid w:val="004D0108"/>
    <w:rsid w:val="004D0A4D"/>
    <w:rsid w:val="004D126C"/>
    <w:rsid w:val="004D1E86"/>
    <w:rsid w:val="004D246D"/>
    <w:rsid w:val="004D2562"/>
    <w:rsid w:val="004D42FC"/>
    <w:rsid w:val="004D4891"/>
    <w:rsid w:val="004D4F85"/>
    <w:rsid w:val="004D510A"/>
    <w:rsid w:val="004D51ED"/>
    <w:rsid w:val="004D6102"/>
    <w:rsid w:val="004D66FA"/>
    <w:rsid w:val="004D74B8"/>
    <w:rsid w:val="004E1089"/>
    <w:rsid w:val="004E1528"/>
    <w:rsid w:val="004E1E25"/>
    <w:rsid w:val="004E271B"/>
    <w:rsid w:val="004E2860"/>
    <w:rsid w:val="004E316E"/>
    <w:rsid w:val="004E3C81"/>
    <w:rsid w:val="004E4AE7"/>
    <w:rsid w:val="004E4DF5"/>
    <w:rsid w:val="004E78AA"/>
    <w:rsid w:val="004F0FEA"/>
    <w:rsid w:val="004F3635"/>
    <w:rsid w:val="004F55E9"/>
    <w:rsid w:val="004F6072"/>
    <w:rsid w:val="004F6423"/>
    <w:rsid w:val="004F6759"/>
    <w:rsid w:val="004F6A2E"/>
    <w:rsid w:val="0050104B"/>
    <w:rsid w:val="005018BC"/>
    <w:rsid w:val="005022D7"/>
    <w:rsid w:val="0050250A"/>
    <w:rsid w:val="00503063"/>
    <w:rsid w:val="005036B0"/>
    <w:rsid w:val="005044B1"/>
    <w:rsid w:val="005046CA"/>
    <w:rsid w:val="00506333"/>
    <w:rsid w:val="005071B2"/>
    <w:rsid w:val="00507566"/>
    <w:rsid w:val="005079DA"/>
    <w:rsid w:val="00507CAF"/>
    <w:rsid w:val="00507DA5"/>
    <w:rsid w:val="00507FF0"/>
    <w:rsid w:val="0051047C"/>
    <w:rsid w:val="005106AF"/>
    <w:rsid w:val="00510B88"/>
    <w:rsid w:val="00511318"/>
    <w:rsid w:val="005114FF"/>
    <w:rsid w:val="005115E9"/>
    <w:rsid w:val="00511FC0"/>
    <w:rsid w:val="005130B1"/>
    <w:rsid w:val="005135AA"/>
    <w:rsid w:val="00513D42"/>
    <w:rsid w:val="00513FEA"/>
    <w:rsid w:val="005140DB"/>
    <w:rsid w:val="005149B0"/>
    <w:rsid w:val="00514C8C"/>
    <w:rsid w:val="00515E1D"/>
    <w:rsid w:val="00516092"/>
    <w:rsid w:val="005160B9"/>
    <w:rsid w:val="00516AF4"/>
    <w:rsid w:val="005170E7"/>
    <w:rsid w:val="00517678"/>
    <w:rsid w:val="005177A6"/>
    <w:rsid w:val="005210F8"/>
    <w:rsid w:val="005231D2"/>
    <w:rsid w:val="0052350F"/>
    <w:rsid w:val="00524BEF"/>
    <w:rsid w:val="00524CF5"/>
    <w:rsid w:val="0052540E"/>
    <w:rsid w:val="0052546B"/>
    <w:rsid w:val="00525F0C"/>
    <w:rsid w:val="00526086"/>
    <w:rsid w:val="005264CA"/>
    <w:rsid w:val="00526963"/>
    <w:rsid w:val="00527060"/>
    <w:rsid w:val="00527148"/>
    <w:rsid w:val="00530971"/>
    <w:rsid w:val="00531070"/>
    <w:rsid w:val="00531CF0"/>
    <w:rsid w:val="00531DCA"/>
    <w:rsid w:val="00531F39"/>
    <w:rsid w:val="00532C75"/>
    <w:rsid w:val="00532E5C"/>
    <w:rsid w:val="00533905"/>
    <w:rsid w:val="00533A95"/>
    <w:rsid w:val="00533CDD"/>
    <w:rsid w:val="00533E28"/>
    <w:rsid w:val="005342D4"/>
    <w:rsid w:val="005342FA"/>
    <w:rsid w:val="0053544D"/>
    <w:rsid w:val="00536987"/>
    <w:rsid w:val="00536BC1"/>
    <w:rsid w:val="00536E53"/>
    <w:rsid w:val="005375AD"/>
    <w:rsid w:val="00537C9D"/>
    <w:rsid w:val="00537CCF"/>
    <w:rsid w:val="00540FC2"/>
    <w:rsid w:val="0054130A"/>
    <w:rsid w:val="0054141D"/>
    <w:rsid w:val="0054179A"/>
    <w:rsid w:val="00541BF2"/>
    <w:rsid w:val="00541D89"/>
    <w:rsid w:val="005423FB"/>
    <w:rsid w:val="00543D29"/>
    <w:rsid w:val="0054420B"/>
    <w:rsid w:val="00544BE4"/>
    <w:rsid w:val="00545151"/>
    <w:rsid w:val="00545640"/>
    <w:rsid w:val="00545D09"/>
    <w:rsid w:val="00545E07"/>
    <w:rsid w:val="00546610"/>
    <w:rsid w:val="00546C4D"/>
    <w:rsid w:val="00546F25"/>
    <w:rsid w:val="005470D3"/>
    <w:rsid w:val="0054794A"/>
    <w:rsid w:val="00550119"/>
    <w:rsid w:val="005501D2"/>
    <w:rsid w:val="00550299"/>
    <w:rsid w:val="00550724"/>
    <w:rsid w:val="00550D09"/>
    <w:rsid w:val="00554155"/>
    <w:rsid w:val="00554325"/>
    <w:rsid w:val="005547FE"/>
    <w:rsid w:val="005558BC"/>
    <w:rsid w:val="00555B3C"/>
    <w:rsid w:val="00556346"/>
    <w:rsid w:val="0055646F"/>
    <w:rsid w:val="005571C6"/>
    <w:rsid w:val="00557A2B"/>
    <w:rsid w:val="00557DC5"/>
    <w:rsid w:val="0056054B"/>
    <w:rsid w:val="0056055D"/>
    <w:rsid w:val="00560C54"/>
    <w:rsid w:val="00562CB6"/>
    <w:rsid w:val="00563940"/>
    <w:rsid w:val="00565330"/>
    <w:rsid w:val="00565909"/>
    <w:rsid w:val="00565DDC"/>
    <w:rsid w:val="005666A1"/>
    <w:rsid w:val="00566716"/>
    <w:rsid w:val="00566A50"/>
    <w:rsid w:val="00566B8B"/>
    <w:rsid w:val="00566D20"/>
    <w:rsid w:val="005673C7"/>
    <w:rsid w:val="0056789E"/>
    <w:rsid w:val="005704CA"/>
    <w:rsid w:val="0057086E"/>
    <w:rsid w:val="005708BD"/>
    <w:rsid w:val="00570B8C"/>
    <w:rsid w:val="00570E0A"/>
    <w:rsid w:val="00571644"/>
    <w:rsid w:val="00574D91"/>
    <w:rsid w:val="005756AC"/>
    <w:rsid w:val="00576707"/>
    <w:rsid w:val="00576DF1"/>
    <w:rsid w:val="005771F7"/>
    <w:rsid w:val="00577289"/>
    <w:rsid w:val="00577E04"/>
    <w:rsid w:val="00581510"/>
    <w:rsid w:val="0058230A"/>
    <w:rsid w:val="005824BE"/>
    <w:rsid w:val="00582F5F"/>
    <w:rsid w:val="00583233"/>
    <w:rsid w:val="00583982"/>
    <w:rsid w:val="00583D3A"/>
    <w:rsid w:val="0058541B"/>
    <w:rsid w:val="00585799"/>
    <w:rsid w:val="00586814"/>
    <w:rsid w:val="0058732F"/>
    <w:rsid w:val="00587E0E"/>
    <w:rsid w:val="00587FB1"/>
    <w:rsid w:val="00590CF3"/>
    <w:rsid w:val="00591BBA"/>
    <w:rsid w:val="0059217B"/>
    <w:rsid w:val="00592BA9"/>
    <w:rsid w:val="00594205"/>
    <w:rsid w:val="00594959"/>
    <w:rsid w:val="0059554A"/>
    <w:rsid w:val="005977B3"/>
    <w:rsid w:val="00597CE6"/>
    <w:rsid w:val="005A0441"/>
    <w:rsid w:val="005A2DB0"/>
    <w:rsid w:val="005A36AB"/>
    <w:rsid w:val="005A4EE1"/>
    <w:rsid w:val="005A50B7"/>
    <w:rsid w:val="005A5121"/>
    <w:rsid w:val="005A521D"/>
    <w:rsid w:val="005A5655"/>
    <w:rsid w:val="005A5A62"/>
    <w:rsid w:val="005A607C"/>
    <w:rsid w:val="005A6114"/>
    <w:rsid w:val="005A6C67"/>
    <w:rsid w:val="005A6D54"/>
    <w:rsid w:val="005A76C7"/>
    <w:rsid w:val="005A7910"/>
    <w:rsid w:val="005A7A04"/>
    <w:rsid w:val="005B110E"/>
    <w:rsid w:val="005B1D60"/>
    <w:rsid w:val="005B1E84"/>
    <w:rsid w:val="005B204E"/>
    <w:rsid w:val="005B2516"/>
    <w:rsid w:val="005B3AFD"/>
    <w:rsid w:val="005B3D4F"/>
    <w:rsid w:val="005B41FA"/>
    <w:rsid w:val="005B442A"/>
    <w:rsid w:val="005B4555"/>
    <w:rsid w:val="005B5B61"/>
    <w:rsid w:val="005B5EBE"/>
    <w:rsid w:val="005B5F3D"/>
    <w:rsid w:val="005B6672"/>
    <w:rsid w:val="005B676E"/>
    <w:rsid w:val="005B6926"/>
    <w:rsid w:val="005B727A"/>
    <w:rsid w:val="005C02AF"/>
    <w:rsid w:val="005C0B6B"/>
    <w:rsid w:val="005C1470"/>
    <w:rsid w:val="005C14E6"/>
    <w:rsid w:val="005C2246"/>
    <w:rsid w:val="005C2972"/>
    <w:rsid w:val="005C3BB4"/>
    <w:rsid w:val="005C55EE"/>
    <w:rsid w:val="005C5A76"/>
    <w:rsid w:val="005C61F7"/>
    <w:rsid w:val="005C6401"/>
    <w:rsid w:val="005C6C3B"/>
    <w:rsid w:val="005C6C75"/>
    <w:rsid w:val="005C7AB9"/>
    <w:rsid w:val="005D0D82"/>
    <w:rsid w:val="005D11D4"/>
    <w:rsid w:val="005D1B42"/>
    <w:rsid w:val="005D2635"/>
    <w:rsid w:val="005D36B0"/>
    <w:rsid w:val="005D3DFF"/>
    <w:rsid w:val="005D44E3"/>
    <w:rsid w:val="005D4A64"/>
    <w:rsid w:val="005D50C8"/>
    <w:rsid w:val="005D56FD"/>
    <w:rsid w:val="005D5D81"/>
    <w:rsid w:val="005D6C92"/>
    <w:rsid w:val="005E0453"/>
    <w:rsid w:val="005E1638"/>
    <w:rsid w:val="005E2636"/>
    <w:rsid w:val="005E43C8"/>
    <w:rsid w:val="005E45E9"/>
    <w:rsid w:val="005E4B00"/>
    <w:rsid w:val="005E4F7B"/>
    <w:rsid w:val="005E71A3"/>
    <w:rsid w:val="005E7A51"/>
    <w:rsid w:val="005E7C8F"/>
    <w:rsid w:val="005F18A2"/>
    <w:rsid w:val="005F2886"/>
    <w:rsid w:val="005F2C81"/>
    <w:rsid w:val="005F2C82"/>
    <w:rsid w:val="005F2E63"/>
    <w:rsid w:val="005F378E"/>
    <w:rsid w:val="005F4046"/>
    <w:rsid w:val="005F5466"/>
    <w:rsid w:val="005F590F"/>
    <w:rsid w:val="005F5E87"/>
    <w:rsid w:val="005F61EF"/>
    <w:rsid w:val="005F6420"/>
    <w:rsid w:val="005F6CB9"/>
    <w:rsid w:val="005F7F03"/>
    <w:rsid w:val="0060017A"/>
    <w:rsid w:val="006002FB"/>
    <w:rsid w:val="00600AB8"/>
    <w:rsid w:val="006011CC"/>
    <w:rsid w:val="00601ACB"/>
    <w:rsid w:val="00602165"/>
    <w:rsid w:val="00602453"/>
    <w:rsid w:val="00604BA0"/>
    <w:rsid w:val="00604F98"/>
    <w:rsid w:val="00604FCE"/>
    <w:rsid w:val="00605A8B"/>
    <w:rsid w:val="00605B6C"/>
    <w:rsid w:val="006060EC"/>
    <w:rsid w:val="006071F5"/>
    <w:rsid w:val="00607989"/>
    <w:rsid w:val="006113C3"/>
    <w:rsid w:val="00612117"/>
    <w:rsid w:val="0061309C"/>
    <w:rsid w:val="00613195"/>
    <w:rsid w:val="00613ACA"/>
    <w:rsid w:val="0061464A"/>
    <w:rsid w:val="00614E15"/>
    <w:rsid w:val="006164D8"/>
    <w:rsid w:val="00616F1F"/>
    <w:rsid w:val="006170CE"/>
    <w:rsid w:val="00617459"/>
    <w:rsid w:val="006178DA"/>
    <w:rsid w:val="00617A7A"/>
    <w:rsid w:val="00621208"/>
    <w:rsid w:val="006227EA"/>
    <w:rsid w:val="006230F8"/>
    <w:rsid w:val="006235A7"/>
    <w:rsid w:val="0062417F"/>
    <w:rsid w:val="00624B84"/>
    <w:rsid w:val="00624E28"/>
    <w:rsid w:val="00626712"/>
    <w:rsid w:val="00626B1D"/>
    <w:rsid w:val="00627687"/>
    <w:rsid w:val="006278FC"/>
    <w:rsid w:val="00627E2C"/>
    <w:rsid w:val="006302C5"/>
    <w:rsid w:val="00630BB9"/>
    <w:rsid w:val="00631022"/>
    <w:rsid w:val="0063117B"/>
    <w:rsid w:val="006315E5"/>
    <w:rsid w:val="00631BD1"/>
    <w:rsid w:val="00631F28"/>
    <w:rsid w:val="00632005"/>
    <w:rsid w:val="006332B9"/>
    <w:rsid w:val="00634135"/>
    <w:rsid w:val="0063563E"/>
    <w:rsid w:val="00635864"/>
    <w:rsid w:val="006359BC"/>
    <w:rsid w:val="00635DBF"/>
    <w:rsid w:val="00637AC9"/>
    <w:rsid w:val="00640FA7"/>
    <w:rsid w:val="006412E2"/>
    <w:rsid w:val="00641DD0"/>
    <w:rsid w:val="00642F3F"/>
    <w:rsid w:val="00643D36"/>
    <w:rsid w:val="00644034"/>
    <w:rsid w:val="006452C8"/>
    <w:rsid w:val="0064593A"/>
    <w:rsid w:val="00645B56"/>
    <w:rsid w:val="00646337"/>
    <w:rsid w:val="00646474"/>
    <w:rsid w:val="00650ADE"/>
    <w:rsid w:val="00650ED4"/>
    <w:rsid w:val="00651A9A"/>
    <w:rsid w:val="00651C65"/>
    <w:rsid w:val="00651EBD"/>
    <w:rsid w:val="006551B6"/>
    <w:rsid w:val="006553CA"/>
    <w:rsid w:val="0065564A"/>
    <w:rsid w:val="00656E44"/>
    <w:rsid w:val="0065727C"/>
    <w:rsid w:val="00657E94"/>
    <w:rsid w:val="0066012E"/>
    <w:rsid w:val="006608A8"/>
    <w:rsid w:val="00660C91"/>
    <w:rsid w:val="00660E67"/>
    <w:rsid w:val="00660F3C"/>
    <w:rsid w:val="00662A24"/>
    <w:rsid w:val="00663F25"/>
    <w:rsid w:val="00663F66"/>
    <w:rsid w:val="006675E0"/>
    <w:rsid w:val="00667A44"/>
    <w:rsid w:val="00670A45"/>
    <w:rsid w:val="00670E67"/>
    <w:rsid w:val="00671D7E"/>
    <w:rsid w:val="006729BF"/>
    <w:rsid w:val="00672DFE"/>
    <w:rsid w:val="00673E46"/>
    <w:rsid w:val="00674718"/>
    <w:rsid w:val="00677AAC"/>
    <w:rsid w:val="00677CB6"/>
    <w:rsid w:val="00677FC2"/>
    <w:rsid w:val="0068065D"/>
    <w:rsid w:val="006814D6"/>
    <w:rsid w:val="00682159"/>
    <w:rsid w:val="00682E70"/>
    <w:rsid w:val="00682F64"/>
    <w:rsid w:val="00684568"/>
    <w:rsid w:val="006849AC"/>
    <w:rsid w:val="006856A1"/>
    <w:rsid w:val="00685B5D"/>
    <w:rsid w:val="00685DFE"/>
    <w:rsid w:val="006900CA"/>
    <w:rsid w:val="00690528"/>
    <w:rsid w:val="00690719"/>
    <w:rsid w:val="00691DA8"/>
    <w:rsid w:val="00693FD5"/>
    <w:rsid w:val="006943DC"/>
    <w:rsid w:val="0069441E"/>
    <w:rsid w:val="0069443F"/>
    <w:rsid w:val="00695B53"/>
    <w:rsid w:val="00696401"/>
    <w:rsid w:val="00696DCF"/>
    <w:rsid w:val="00697251"/>
    <w:rsid w:val="00697716"/>
    <w:rsid w:val="00697B86"/>
    <w:rsid w:val="00697FFA"/>
    <w:rsid w:val="006A1678"/>
    <w:rsid w:val="006A1DC3"/>
    <w:rsid w:val="006A2044"/>
    <w:rsid w:val="006A2BFC"/>
    <w:rsid w:val="006A3282"/>
    <w:rsid w:val="006A36B4"/>
    <w:rsid w:val="006A4131"/>
    <w:rsid w:val="006A48C1"/>
    <w:rsid w:val="006A5A28"/>
    <w:rsid w:val="006A5FF0"/>
    <w:rsid w:val="006A60A3"/>
    <w:rsid w:val="006A61AD"/>
    <w:rsid w:val="006A65E5"/>
    <w:rsid w:val="006A6876"/>
    <w:rsid w:val="006A7381"/>
    <w:rsid w:val="006B07E6"/>
    <w:rsid w:val="006B0C9C"/>
    <w:rsid w:val="006B1428"/>
    <w:rsid w:val="006B1A77"/>
    <w:rsid w:val="006B3992"/>
    <w:rsid w:val="006B3B3C"/>
    <w:rsid w:val="006B3F39"/>
    <w:rsid w:val="006B4668"/>
    <w:rsid w:val="006B4B1D"/>
    <w:rsid w:val="006B5C54"/>
    <w:rsid w:val="006B5F0B"/>
    <w:rsid w:val="006B701D"/>
    <w:rsid w:val="006B741D"/>
    <w:rsid w:val="006B7BF2"/>
    <w:rsid w:val="006B7FBE"/>
    <w:rsid w:val="006C06CD"/>
    <w:rsid w:val="006C070A"/>
    <w:rsid w:val="006C0950"/>
    <w:rsid w:val="006C0C3C"/>
    <w:rsid w:val="006C285F"/>
    <w:rsid w:val="006C287A"/>
    <w:rsid w:val="006C2D05"/>
    <w:rsid w:val="006C2FBB"/>
    <w:rsid w:val="006C3319"/>
    <w:rsid w:val="006C3A15"/>
    <w:rsid w:val="006C3A3B"/>
    <w:rsid w:val="006C3D7C"/>
    <w:rsid w:val="006C43F2"/>
    <w:rsid w:val="006C44AB"/>
    <w:rsid w:val="006C49BB"/>
    <w:rsid w:val="006C4A30"/>
    <w:rsid w:val="006C5044"/>
    <w:rsid w:val="006C66EE"/>
    <w:rsid w:val="006C6B4A"/>
    <w:rsid w:val="006C7439"/>
    <w:rsid w:val="006C7FE6"/>
    <w:rsid w:val="006D02C2"/>
    <w:rsid w:val="006D2512"/>
    <w:rsid w:val="006D2928"/>
    <w:rsid w:val="006D5FA8"/>
    <w:rsid w:val="006D64C0"/>
    <w:rsid w:val="006E0590"/>
    <w:rsid w:val="006E074E"/>
    <w:rsid w:val="006E0E40"/>
    <w:rsid w:val="006E18D9"/>
    <w:rsid w:val="006E1BB2"/>
    <w:rsid w:val="006E20F7"/>
    <w:rsid w:val="006E2B98"/>
    <w:rsid w:val="006E2D24"/>
    <w:rsid w:val="006E31A6"/>
    <w:rsid w:val="006E3271"/>
    <w:rsid w:val="006E3451"/>
    <w:rsid w:val="006E3AB5"/>
    <w:rsid w:val="006E4504"/>
    <w:rsid w:val="006E47A5"/>
    <w:rsid w:val="006E5CA4"/>
    <w:rsid w:val="006E6332"/>
    <w:rsid w:val="006E6A6B"/>
    <w:rsid w:val="006E74CB"/>
    <w:rsid w:val="006F10D2"/>
    <w:rsid w:val="006F1875"/>
    <w:rsid w:val="006F18D0"/>
    <w:rsid w:val="006F1D20"/>
    <w:rsid w:val="006F226A"/>
    <w:rsid w:val="006F2538"/>
    <w:rsid w:val="006F2B37"/>
    <w:rsid w:val="006F4326"/>
    <w:rsid w:val="006F4651"/>
    <w:rsid w:val="006F48F8"/>
    <w:rsid w:val="006F61C1"/>
    <w:rsid w:val="006F630E"/>
    <w:rsid w:val="006F6C0E"/>
    <w:rsid w:val="006F785F"/>
    <w:rsid w:val="00700194"/>
    <w:rsid w:val="00700829"/>
    <w:rsid w:val="0070303B"/>
    <w:rsid w:val="0070393E"/>
    <w:rsid w:val="00704043"/>
    <w:rsid w:val="007040A8"/>
    <w:rsid w:val="0070485B"/>
    <w:rsid w:val="00705197"/>
    <w:rsid w:val="00705A69"/>
    <w:rsid w:val="00705B72"/>
    <w:rsid w:val="00705C30"/>
    <w:rsid w:val="00707474"/>
    <w:rsid w:val="0070752B"/>
    <w:rsid w:val="007113C5"/>
    <w:rsid w:val="0071177F"/>
    <w:rsid w:val="00711BBA"/>
    <w:rsid w:val="00714292"/>
    <w:rsid w:val="007143E9"/>
    <w:rsid w:val="007144AB"/>
    <w:rsid w:val="007144CF"/>
    <w:rsid w:val="00714699"/>
    <w:rsid w:val="00714F4B"/>
    <w:rsid w:val="007168A2"/>
    <w:rsid w:val="00717713"/>
    <w:rsid w:val="007201F6"/>
    <w:rsid w:val="00720E25"/>
    <w:rsid w:val="007213F5"/>
    <w:rsid w:val="00721697"/>
    <w:rsid w:val="007219B7"/>
    <w:rsid w:val="00721F35"/>
    <w:rsid w:val="00722602"/>
    <w:rsid w:val="0072364D"/>
    <w:rsid w:val="00726188"/>
    <w:rsid w:val="0072665A"/>
    <w:rsid w:val="00726B69"/>
    <w:rsid w:val="00730A4D"/>
    <w:rsid w:val="00730E33"/>
    <w:rsid w:val="0073145D"/>
    <w:rsid w:val="00732771"/>
    <w:rsid w:val="0073284B"/>
    <w:rsid w:val="0073334C"/>
    <w:rsid w:val="007357BB"/>
    <w:rsid w:val="007363F1"/>
    <w:rsid w:val="00736D56"/>
    <w:rsid w:val="00737110"/>
    <w:rsid w:val="0073755F"/>
    <w:rsid w:val="00737ED1"/>
    <w:rsid w:val="0074030B"/>
    <w:rsid w:val="007416BA"/>
    <w:rsid w:val="0074216B"/>
    <w:rsid w:val="007422CD"/>
    <w:rsid w:val="0074355F"/>
    <w:rsid w:val="00743F17"/>
    <w:rsid w:val="00744183"/>
    <w:rsid w:val="00744E77"/>
    <w:rsid w:val="007451C5"/>
    <w:rsid w:val="0074641D"/>
    <w:rsid w:val="00746ECF"/>
    <w:rsid w:val="0074734F"/>
    <w:rsid w:val="00747979"/>
    <w:rsid w:val="00747BD1"/>
    <w:rsid w:val="00747E14"/>
    <w:rsid w:val="00750226"/>
    <w:rsid w:val="0075074E"/>
    <w:rsid w:val="00750882"/>
    <w:rsid w:val="00751AE2"/>
    <w:rsid w:val="00752982"/>
    <w:rsid w:val="007536F0"/>
    <w:rsid w:val="007540BE"/>
    <w:rsid w:val="00754BD3"/>
    <w:rsid w:val="00754DD7"/>
    <w:rsid w:val="00756C3F"/>
    <w:rsid w:val="00757138"/>
    <w:rsid w:val="007572AB"/>
    <w:rsid w:val="00757BC1"/>
    <w:rsid w:val="00760014"/>
    <w:rsid w:val="00760087"/>
    <w:rsid w:val="00760C89"/>
    <w:rsid w:val="00761074"/>
    <w:rsid w:val="00761C6F"/>
    <w:rsid w:val="00762078"/>
    <w:rsid w:val="00762DF9"/>
    <w:rsid w:val="00762E52"/>
    <w:rsid w:val="00765483"/>
    <w:rsid w:val="007658CE"/>
    <w:rsid w:val="007661EE"/>
    <w:rsid w:val="0076649D"/>
    <w:rsid w:val="00766747"/>
    <w:rsid w:val="00767071"/>
    <w:rsid w:val="00767BE2"/>
    <w:rsid w:val="007704FB"/>
    <w:rsid w:val="00771240"/>
    <w:rsid w:val="00772876"/>
    <w:rsid w:val="0077368D"/>
    <w:rsid w:val="00773989"/>
    <w:rsid w:val="0077487C"/>
    <w:rsid w:val="00774985"/>
    <w:rsid w:val="00775243"/>
    <w:rsid w:val="007760DB"/>
    <w:rsid w:val="007765DB"/>
    <w:rsid w:val="007766D3"/>
    <w:rsid w:val="00776D45"/>
    <w:rsid w:val="00780099"/>
    <w:rsid w:val="00780803"/>
    <w:rsid w:val="00781F88"/>
    <w:rsid w:val="007823B1"/>
    <w:rsid w:val="007826DC"/>
    <w:rsid w:val="00782976"/>
    <w:rsid w:val="00783986"/>
    <w:rsid w:val="007839C5"/>
    <w:rsid w:val="007843A9"/>
    <w:rsid w:val="0078441E"/>
    <w:rsid w:val="0078469D"/>
    <w:rsid w:val="00785D41"/>
    <w:rsid w:val="00785DBF"/>
    <w:rsid w:val="00785FEC"/>
    <w:rsid w:val="007867DC"/>
    <w:rsid w:val="00786B66"/>
    <w:rsid w:val="00787DB4"/>
    <w:rsid w:val="00790303"/>
    <w:rsid w:val="00790AEB"/>
    <w:rsid w:val="0079122E"/>
    <w:rsid w:val="007925AB"/>
    <w:rsid w:val="00792845"/>
    <w:rsid w:val="007929D9"/>
    <w:rsid w:val="007950E1"/>
    <w:rsid w:val="007976E1"/>
    <w:rsid w:val="007979F5"/>
    <w:rsid w:val="007A033C"/>
    <w:rsid w:val="007A0B0A"/>
    <w:rsid w:val="007A0C46"/>
    <w:rsid w:val="007A0F95"/>
    <w:rsid w:val="007A179E"/>
    <w:rsid w:val="007A2A5F"/>
    <w:rsid w:val="007A4640"/>
    <w:rsid w:val="007A4E25"/>
    <w:rsid w:val="007A53F1"/>
    <w:rsid w:val="007A5C7B"/>
    <w:rsid w:val="007A6439"/>
    <w:rsid w:val="007A69C6"/>
    <w:rsid w:val="007A6C35"/>
    <w:rsid w:val="007A7A77"/>
    <w:rsid w:val="007B022B"/>
    <w:rsid w:val="007B13CF"/>
    <w:rsid w:val="007B1BDF"/>
    <w:rsid w:val="007B1E99"/>
    <w:rsid w:val="007B2742"/>
    <w:rsid w:val="007B2AF0"/>
    <w:rsid w:val="007B4772"/>
    <w:rsid w:val="007B4E04"/>
    <w:rsid w:val="007B60C0"/>
    <w:rsid w:val="007B6376"/>
    <w:rsid w:val="007B6DB7"/>
    <w:rsid w:val="007B78C9"/>
    <w:rsid w:val="007B7A57"/>
    <w:rsid w:val="007B7D9A"/>
    <w:rsid w:val="007C06FF"/>
    <w:rsid w:val="007C0B13"/>
    <w:rsid w:val="007C0B61"/>
    <w:rsid w:val="007C1537"/>
    <w:rsid w:val="007C15DB"/>
    <w:rsid w:val="007C20AD"/>
    <w:rsid w:val="007C280C"/>
    <w:rsid w:val="007C2D43"/>
    <w:rsid w:val="007C2D4A"/>
    <w:rsid w:val="007C38D2"/>
    <w:rsid w:val="007C44F6"/>
    <w:rsid w:val="007C4DD6"/>
    <w:rsid w:val="007C688C"/>
    <w:rsid w:val="007C7881"/>
    <w:rsid w:val="007D0469"/>
    <w:rsid w:val="007D0B51"/>
    <w:rsid w:val="007D24F6"/>
    <w:rsid w:val="007D2DEF"/>
    <w:rsid w:val="007D38FA"/>
    <w:rsid w:val="007D4CC8"/>
    <w:rsid w:val="007D51EB"/>
    <w:rsid w:val="007D5F2F"/>
    <w:rsid w:val="007D63B0"/>
    <w:rsid w:val="007D6722"/>
    <w:rsid w:val="007D690D"/>
    <w:rsid w:val="007D6943"/>
    <w:rsid w:val="007D69B6"/>
    <w:rsid w:val="007E0805"/>
    <w:rsid w:val="007E2C5E"/>
    <w:rsid w:val="007E34FF"/>
    <w:rsid w:val="007E3579"/>
    <w:rsid w:val="007E3852"/>
    <w:rsid w:val="007E4069"/>
    <w:rsid w:val="007E463A"/>
    <w:rsid w:val="007E5E60"/>
    <w:rsid w:val="007E5FE6"/>
    <w:rsid w:val="007E66D4"/>
    <w:rsid w:val="007E71C8"/>
    <w:rsid w:val="007E783A"/>
    <w:rsid w:val="007F09E3"/>
    <w:rsid w:val="007F0A05"/>
    <w:rsid w:val="007F0A51"/>
    <w:rsid w:val="007F1FDE"/>
    <w:rsid w:val="007F2961"/>
    <w:rsid w:val="007F4247"/>
    <w:rsid w:val="007F43BC"/>
    <w:rsid w:val="007F4905"/>
    <w:rsid w:val="007F515E"/>
    <w:rsid w:val="007F5394"/>
    <w:rsid w:val="007F6405"/>
    <w:rsid w:val="007F6C09"/>
    <w:rsid w:val="007F6C2F"/>
    <w:rsid w:val="007F6FA3"/>
    <w:rsid w:val="007F7796"/>
    <w:rsid w:val="00800306"/>
    <w:rsid w:val="008006CC"/>
    <w:rsid w:val="00800BCE"/>
    <w:rsid w:val="00801ED3"/>
    <w:rsid w:val="008025F7"/>
    <w:rsid w:val="00802FB0"/>
    <w:rsid w:val="008031BA"/>
    <w:rsid w:val="00803F33"/>
    <w:rsid w:val="00804235"/>
    <w:rsid w:val="008044B7"/>
    <w:rsid w:val="0080542C"/>
    <w:rsid w:val="008072E3"/>
    <w:rsid w:val="008074EB"/>
    <w:rsid w:val="00810353"/>
    <w:rsid w:val="00810876"/>
    <w:rsid w:val="008108B7"/>
    <w:rsid w:val="00811389"/>
    <w:rsid w:val="00813BAF"/>
    <w:rsid w:val="00813C4B"/>
    <w:rsid w:val="00814066"/>
    <w:rsid w:val="00814D49"/>
    <w:rsid w:val="0081531C"/>
    <w:rsid w:val="00815527"/>
    <w:rsid w:val="00816397"/>
    <w:rsid w:val="00817A0F"/>
    <w:rsid w:val="00817C5F"/>
    <w:rsid w:val="0082067A"/>
    <w:rsid w:val="008208E0"/>
    <w:rsid w:val="00820B7B"/>
    <w:rsid w:val="00820DDD"/>
    <w:rsid w:val="00820EBB"/>
    <w:rsid w:val="00820F90"/>
    <w:rsid w:val="00820FA9"/>
    <w:rsid w:val="0082124A"/>
    <w:rsid w:val="00821927"/>
    <w:rsid w:val="00821C83"/>
    <w:rsid w:val="00821D19"/>
    <w:rsid w:val="0082226B"/>
    <w:rsid w:val="008231F8"/>
    <w:rsid w:val="008239E4"/>
    <w:rsid w:val="00823C21"/>
    <w:rsid w:val="008243D1"/>
    <w:rsid w:val="00824A78"/>
    <w:rsid w:val="00824CED"/>
    <w:rsid w:val="00825B8E"/>
    <w:rsid w:val="0082750A"/>
    <w:rsid w:val="008275AB"/>
    <w:rsid w:val="00830082"/>
    <w:rsid w:val="00831B6D"/>
    <w:rsid w:val="00831C3F"/>
    <w:rsid w:val="00832082"/>
    <w:rsid w:val="0083299F"/>
    <w:rsid w:val="00832A21"/>
    <w:rsid w:val="00832CE7"/>
    <w:rsid w:val="00832E89"/>
    <w:rsid w:val="00833E8F"/>
    <w:rsid w:val="0083417C"/>
    <w:rsid w:val="00834496"/>
    <w:rsid w:val="00835218"/>
    <w:rsid w:val="008368B5"/>
    <w:rsid w:val="008375E1"/>
    <w:rsid w:val="008377C1"/>
    <w:rsid w:val="00837AA6"/>
    <w:rsid w:val="00837E0E"/>
    <w:rsid w:val="00837F61"/>
    <w:rsid w:val="00840619"/>
    <w:rsid w:val="0084092B"/>
    <w:rsid w:val="00840AC5"/>
    <w:rsid w:val="00841B46"/>
    <w:rsid w:val="00841F72"/>
    <w:rsid w:val="00842A70"/>
    <w:rsid w:val="008431B8"/>
    <w:rsid w:val="00843346"/>
    <w:rsid w:val="00843371"/>
    <w:rsid w:val="00843BED"/>
    <w:rsid w:val="008453B3"/>
    <w:rsid w:val="0084588E"/>
    <w:rsid w:val="0084671A"/>
    <w:rsid w:val="008473B1"/>
    <w:rsid w:val="008473FA"/>
    <w:rsid w:val="00850256"/>
    <w:rsid w:val="00850775"/>
    <w:rsid w:val="008507C1"/>
    <w:rsid w:val="008508E7"/>
    <w:rsid w:val="00851057"/>
    <w:rsid w:val="008510AD"/>
    <w:rsid w:val="0085121D"/>
    <w:rsid w:val="008514F0"/>
    <w:rsid w:val="0085277C"/>
    <w:rsid w:val="00852F57"/>
    <w:rsid w:val="008537C2"/>
    <w:rsid w:val="00853F24"/>
    <w:rsid w:val="008540CC"/>
    <w:rsid w:val="00854386"/>
    <w:rsid w:val="00855030"/>
    <w:rsid w:val="00855472"/>
    <w:rsid w:val="0085593B"/>
    <w:rsid w:val="008561F5"/>
    <w:rsid w:val="008562A5"/>
    <w:rsid w:val="0085661D"/>
    <w:rsid w:val="00856C12"/>
    <w:rsid w:val="00856D90"/>
    <w:rsid w:val="00856DCA"/>
    <w:rsid w:val="0086047D"/>
    <w:rsid w:val="00860728"/>
    <w:rsid w:val="00860941"/>
    <w:rsid w:val="00860E09"/>
    <w:rsid w:val="008621A5"/>
    <w:rsid w:val="00864441"/>
    <w:rsid w:val="00864807"/>
    <w:rsid w:val="00864C0D"/>
    <w:rsid w:val="008664FD"/>
    <w:rsid w:val="00866FAA"/>
    <w:rsid w:val="00867E75"/>
    <w:rsid w:val="00870321"/>
    <w:rsid w:val="0087056C"/>
    <w:rsid w:val="008705B3"/>
    <w:rsid w:val="00870645"/>
    <w:rsid w:val="00870927"/>
    <w:rsid w:val="00870AD2"/>
    <w:rsid w:val="00870E1F"/>
    <w:rsid w:val="00870E75"/>
    <w:rsid w:val="00871160"/>
    <w:rsid w:val="00871D4B"/>
    <w:rsid w:val="00871F1A"/>
    <w:rsid w:val="00872042"/>
    <w:rsid w:val="008729C8"/>
    <w:rsid w:val="00872EF0"/>
    <w:rsid w:val="008732FB"/>
    <w:rsid w:val="00873309"/>
    <w:rsid w:val="00873438"/>
    <w:rsid w:val="00875604"/>
    <w:rsid w:val="008758EB"/>
    <w:rsid w:val="00875A46"/>
    <w:rsid w:val="00876331"/>
    <w:rsid w:val="00877537"/>
    <w:rsid w:val="008776BA"/>
    <w:rsid w:val="00877837"/>
    <w:rsid w:val="008779BD"/>
    <w:rsid w:val="008805D0"/>
    <w:rsid w:val="00880A02"/>
    <w:rsid w:val="00881644"/>
    <w:rsid w:val="00882820"/>
    <w:rsid w:val="008846EA"/>
    <w:rsid w:val="00884E7F"/>
    <w:rsid w:val="008859F3"/>
    <w:rsid w:val="00885FD9"/>
    <w:rsid w:val="0088646F"/>
    <w:rsid w:val="00886560"/>
    <w:rsid w:val="008868EA"/>
    <w:rsid w:val="00887349"/>
    <w:rsid w:val="008874BE"/>
    <w:rsid w:val="00887878"/>
    <w:rsid w:val="008902BF"/>
    <w:rsid w:val="00890AEE"/>
    <w:rsid w:val="008916B7"/>
    <w:rsid w:val="008917F4"/>
    <w:rsid w:val="00891A90"/>
    <w:rsid w:val="008928AB"/>
    <w:rsid w:val="00893B79"/>
    <w:rsid w:val="00893D17"/>
    <w:rsid w:val="00894AE8"/>
    <w:rsid w:val="00895751"/>
    <w:rsid w:val="00895C71"/>
    <w:rsid w:val="0089645A"/>
    <w:rsid w:val="008964B6"/>
    <w:rsid w:val="008971AE"/>
    <w:rsid w:val="008A000A"/>
    <w:rsid w:val="008A02E7"/>
    <w:rsid w:val="008A1319"/>
    <w:rsid w:val="008A19BA"/>
    <w:rsid w:val="008A23F9"/>
    <w:rsid w:val="008A261A"/>
    <w:rsid w:val="008A2830"/>
    <w:rsid w:val="008A2883"/>
    <w:rsid w:val="008A31B3"/>
    <w:rsid w:val="008A4243"/>
    <w:rsid w:val="008A4261"/>
    <w:rsid w:val="008A4EF9"/>
    <w:rsid w:val="008A5114"/>
    <w:rsid w:val="008A5319"/>
    <w:rsid w:val="008A637B"/>
    <w:rsid w:val="008B0CFF"/>
    <w:rsid w:val="008B2CCF"/>
    <w:rsid w:val="008B2F6D"/>
    <w:rsid w:val="008B40A1"/>
    <w:rsid w:val="008B4759"/>
    <w:rsid w:val="008B5C31"/>
    <w:rsid w:val="008B5D8A"/>
    <w:rsid w:val="008B7843"/>
    <w:rsid w:val="008B7C32"/>
    <w:rsid w:val="008B7F99"/>
    <w:rsid w:val="008C0257"/>
    <w:rsid w:val="008C04E4"/>
    <w:rsid w:val="008C0830"/>
    <w:rsid w:val="008C1520"/>
    <w:rsid w:val="008C1ED0"/>
    <w:rsid w:val="008C2669"/>
    <w:rsid w:val="008C2C20"/>
    <w:rsid w:val="008C42F8"/>
    <w:rsid w:val="008C4405"/>
    <w:rsid w:val="008C4C2B"/>
    <w:rsid w:val="008C4E36"/>
    <w:rsid w:val="008C5031"/>
    <w:rsid w:val="008C5305"/>
    <w:rsid w:val="008C6771"/>
    <w:rsid w:val="008C6B94"/>
    <w:rsid w:val="008C6BEE"/>
    <w:rsid w:val="008C7138"/>
    <w:rsid w:val="008D04DF"/>
    <w:rsid w:val="008D0B4A"/>
    <w:rsid w:val="008D2314"/>
    <w:rsid w:val="008D2E29"/>
    <w:rsid w:val="008D3679"/>
    <w:rsid w:val="008D3715"/>
    <w:rsid w:val="008D3BD3"/>
    <w:rsid w:val="008D4148"/>
    <w:rsid w:val="008D446A"/>
    <w:rsid w:val="008D4B2C"/>
    <w:rsid w:val="008D54FA"/>
    <w:rsid w:val="008D6A09"/>
    <w:rsid w:val="008D6E1A"/>
    <w:rsid w:val="008D6F83"/>
    <w:rsid w:val="008E0000"/>
    <w:rsid w:val="008E017B"/>
    <w:rsid w:val="008E11A9"/>
    <w:rsid w:val="008E3D13"/>
    <w:rsid w:val="008E4EE4"/>
    <w:rsid w:val="008E542E"/>
    <w:rsid w:val="008E5623"/>
    <w:rsid w:val="008E6D52"/>
    <w:rsid w:val="008E6F37"/>
    <w:rsid w:val="008E70ED"/>
    <w:rsid w:val="008E7253"/>
    <w:rsid w:val="008E72B8"/>
    <w:rsid w:val="008E72C3"/>
    <w:rsid w:val="008E7441"/>
    <w:rsid w:val="008E76CE"/>
    <w:rsid w:val="008E7723"/>
    <w:rsid w:val="008F000F"/>
    <w:rsid w:val="008F0A80"/>
    <w:rsid w:val="008F0E1E"/>
    <w:rsid w:val="008F1256"/>
    <w:rsid w:val="008F1289"/>
    <w:rsid w:val="008F160A"/>
    <w:rsid w:val="008F17B8"/>
    <w:rsid w:val="008F1C85"/>
    <w:rsid w:val="008F2099"/>
    <w:rsid w:val="008F2474"/>
    <w:rsid w:val="008F2760"/>
    <w:rsid w:val="008F28EF"/>
    <w:rsid w:val="008F2A26"/>
    <w:rsid w:val="008F3D88"/>
    <w:rsid w:val="008F4248"/>
    <w:rsid w:val="008F47E2"/>
    <w:rsid w:val="008F4B94"/>
    <w:rsid w:val="008F5035"/>
    <w:rsid w:val="008F64A5"/>
    <w:rsid w:val="008F675B"/>
    <w:rsid w:val="008F7568"/>
    <w:rsid w:val="009003CF"/>
    <w:rsid w:val="009006D0"/>
    <w:rsid w:val="00900E5A"/>
    <w:rsid w:val="0090198A"/>
    <w:rsid w:val="00902566"/>
    <w:rsid w:val="00902A5E"/>
    <w:rsid w:val="00902E34"/>
    <w:rsid w:val="00902FE4"/>
    <w:rsid w:val="00903E63"/>
    <w:rsid w:val="00904CA4"/>
    <w:rsid w:val="00905867"/>
    <w:rsid w:val="00905A67"/>
    <w:rsid w:val="00905EC8"/>
    <w:rsid w:val="0090602E"/>
    <w:rsid w:val="0090626A"/>
    <w:rsid w:val="00906578"/>
    <w:rsid w:val="009073F7"/>
    <w:rsid w:val="009126F5"/>
    <w:rsid w:val="00912E19"/>
    <w:rsid w:val="009135B2"/>
    <w:rsid w:val="0091456C"/>
    <w:rsid w:val="00915D44"/>
    <w:rsid w:val="00916335"/>
    <w:rsid w:val="00916E3F"/>
    <w:rsid w:val="009171D7"/>
    <w:rsid w:val="00920CBA"/>
    <w:rsid w:val="00920D22"/>
    <w:rsid w:val="00921094"/>
    <w:rsid w:val="00921151"/>
    <w:rsid w:val="0092176B"/>
    <w:rsid w:val="00922206"/>
    <w:rsid w:val="00922317"/>
    <w:rsid w:val="00922503"/>
    <w:rsid w:val="0092286A"/>
    <w:rsid w:val="00922C02"/>
    <w:rsid w:val="00922EB2"/>
    <w:rsid w:val="00922F1B"/>
    <w:rsid w:val="00923325"/>
    <w:rsid w:val="009233E0"/>
    <w:rsid w:val="00923EDE"/>
    <w:rsid w:val="0092407C"/>
    <w:rsid w:val="00924460"/>
    <w:rsid w:val="00924766"/>
    <w:rsid w:val="0092535A"/>
    <w:rsid w:val="00925987"/>
    <w:rsid w:val="00925B7D"/>
    <w:rsid w:val="00925FE1"/>
    <w:rsid w:val="009266EB"/>
    <w:rsid w:val="00926E21"/>
    <w:rsid w:val="00927D57"/>
    <w:rsid w:val="00927E13"/>
    <w:rsid w:val="009306AD"/>
    <w:rsid w:val="00930A9E"/>
    <w:rsid w:val="00930D8C"/>
    <w:rsid w:val="009317D5"/>
    <w:rsid w:val="00932379"/>
    <w:rsid w:val="0093271A"/>
    <w:rsid w:val="009330C3"/>
    <w:rsid w:val="00934B9B"/>
    <w:rsid w:val="0093588E"/>
    <w:rsid w:val="009361BE"/>
    <w:rsid w:val="00937D00"/>
    <w:rsid w:val="00940286"/>
    <w:rsid w:val="00940788"/>
    <w:rsid w:val="00940DA8"/>
    <w:rsid w:val="0094170D"/>
    <w:rsid w:val="0094274F"/>
    <w:rsid w:val="00942A37"/>
    <w:rsid w:val="00942A40"/>
    <w:rsid w:val="00942CBE"/>
    <w:rsid w:val="00942DB5"/>
    <w:rsid w:val="00943041"/>
    <w:rsid w:val="009432E6"/>
    <w:rsid w:val="009435E6"/>
    <w:rsid w:val="00943BDB"/>
    <w:rsid w:val="00943FE3"/>
    <w:rsid w:val="009440C6"/>
    <w:rsid w:val="00944154"/>
    <w:rsid w:val="0094474B"/>
    <w:rsid w:val="009458FC"/>
    <w:rsid w:val="00945AE6"/>
    <w:rsid w:val="00946026"/>
    <w:rsid w:val="009508FB"/>
    <w:rsid w:val="00950D0F"/>
    <w:rsid w:val="00953267"/>
    <w:rsid w:val="009542B8"/>
    <w:rsid w:val="00954371"/>
    <w:rsid w:val="009545F4"/>
    <w:rsid w:val="009549F9"/>
    <w:rsid w:val="009556EE"/>
    <w:rsid w:val="00955CA7"/>
    <w:rsid w:val="0095617D"/>
    <w:rsid w:val="00956721"/>
    <w:rsid w:val="00956B01"/>
    <w:rsid w:val="009579A5"/>
    <w:rsid w:val="00960526"/>
    <w:rsid w:val="00960CAB"/>
    <w:rsid w:val="009620C0"/>
    <w:rsid w:val="00962AE5"/>
    <w:rsid w:val="00963DB2"/>
    <w:rsid w:val="00963F97"/>
    <w:rsid w:val="0096442C"/>
    <w:rsid w:val="009649A0"/>
    <w:rsid w:val="00965109"/>
    <w:rsid w:val="0096581B"/>
    <w:rsid w:val="009659AE"/>
    <w:rsid w:val="00966AE4"/>
    <w:rsid w:val="0097047B"/>
    <w:rsid w:val="009709FD"/>
    <w:rsid w:val="00972B19"/>
    <w:rsid w:val="00973165"/>
    <w:rsid w:val="00973597"/>
    <w:rsid w:val="009744E6"/>
    <w:rsid w:val="0097475B"/>
    <w:rsid w:val="009762DC"/>
    <w:rsid w:val="00977493"/>
    <w:rsid w:val="009775FE"/>
    <w:rsid w:val="00977741"/>
    <w:rsid w:val="00977A13"/>
    <w:rsid w:val="009806E2"/>
    <w:rsid w:val="00980F49"/>
    <w:rsid w:val="00981270"/>
    <w:rsid w:val="009819D8"/>
    <w:rsid w:val="00981B81"/>
    <w:rsid w:val="00981F2E"/>
    <w:rsid w:val="00982151"/>
    <w:rsid w:val="00982E50"/>
    <w:rsid w:val="00982E87"/>
    <w:rsid w:val="00983059"/>
    <w:rsid w:val="00983641"/>
    <w:rsid w:val="00983981"/>
    <w:rsid w:val="00983BBD"/>
    <w:rsid w:val="00983C33"/>
    <w:rsid w:val="00985283"/>
    <w:rsid w:val="0098547A"/>
    <w:rsid w:val="009863CD"/>
    <w:rsid w:val="00986935"/>
    <w:rsid w:val="00986CAF"/>
    <w:rsid w:val="00987187"/>
    <w:rsid w:val="009871F6"/>
    <w:rsid w:val="00987449"/>
    <w:rsid w:val="009876D8"/>
    <w:rsid w:val="00987DA6"/>
    <w:rsid w:val="009900A2"/>
    <w:rsid w:val="00990350"/>
    <w:rsid w:val="0099044B"/>
    <w:rsid w:val="009907A2"/>
    <w:rsid w:val="00990FDE"/>
    <w:rsid w:val="00991313"/>
    <w:rsid w:val="00991487"/>
    <w:rsid w:val="009914BA"/>
    <w:rsid w:val="00992394"/>
    <w:rsid w:val="0099359B"/>
    <w:rsid w:val="009951BB"/>
    <w:rsid w:val="00995959"/>
    <w:rsid w:val="00995A0C"/>
    <w:rsid w:val="00995B9C"/>
    <w:rsid w:val="00996BBD"/>
    <w:rsid w:val="0099770F"/>
    <w:rsid w:val="009A1092"/>
    <w:rsid w:val="009A20F5"/>
    <w:rsid w:val="009A2CAC"/>
    <w:rsid w:val="009A404B"/>
    <w:rsid w:val="009A41AC"/>
    <w:rsid w:val="009A6C11"/>
    <w:rsid w:val="009A7549"/>
    <w:rsid w:val="009B038F"/>
    <w:rsid w:val="009B0A80"/>
    <w:rsid w:val="009B0EBC"/>
    <w:rsid w:val="009B1011"/>
    <w:rsid w:val="009B1471"/>
    <w:rsid w:val="009B20C2"/>
    <w:rsid w:val="009B215A"/>
    <w:rsid w:val="009B2C44"/>
    <w:rsid w:val="009B3110"/>
    <w:rsid w:val="009B359E"/>
    <w:rsid w:val="009B455F"/>
    <w:rsid w:val="009B49AC"/>
    <w:rsid w:val="009B4CCA"/>
    <w:rsid w:val="009B4DD5"/>
    <w:rsid w:val="009B5236"/>
    <w:rsid w:val="009B67A4"/>
    <w:rsid w:val="009B699D"/>
    <w:rsid w:val="009B778F"/>
    <w:rsid w:val="009C18E2"/>
    <w:rsid w:val="009C1F53"/>
    <w:rsid w:val="009C3740"/>
    <w:rsid w:val="009C41A7"/>
    <w:rsid w:val="009C5DD0"/>
    <w:rsid w:val="009C5EBD"/>
    <w:rsid w:val="009C64BA"/>
    <w:rsid w:val="009C743F"/>
    <w:rsid w:val="009D017B"/>
    <w:rsid w:val="009D01C4"/>
    <w:rsid w:val="009D1768"/>
    <w:rsid w:val="009D2B9C"/>
    <w:rsid w:val="009D32AA"/>
    <w:rsid w:val="009D36B2"/>
    <w:rsid w:val="009D4227"/>
    <w:rsid w:val="009D45A7"/>
    <w:rsid w:val="009D4D1A"/>
    <w:rsid w:val="009D5361"/>
    <w:rsid w:val="009D588B"/>
    <w:rsid w:val="009D60DD"/>
    <w:rsid w:val="009D624C"/>
    <w:rsid w:val="009D6706"/>
    <w:rsid w:val="009E038D"/>
    <w:rsid w:val="009E13AA"/>
    <w:rsid w:val="009E173E"/>
    <w:rsid w:val="009E2337"/>
    <w:rsid w:val="009E375B"/>
    <w:rsid w:val="009E4259"/>
    <w:rsid w:val="009E448A"/>
    <w:rsid w:val="009E48BD"/>
    <w:rsid w:val="009E5176"/>
    <w:rsid w:val="009E5242"/>
    <w:rsid w:val="009E56AE"/>
    <w:rsid w:val="009E6139"/>
    <w:rsid w:val="009E6717"/>
    <w:rsid w:val="009E748B"/>
    <w:rsid w:val="009E7DEF"/>
    <w:rsid w:val="009F0246"/>
    <w:rsid w:val="009F0303"/>
    <w:rsid w:val="009F0EF0"/>
    <w:rsid w:val="009F2B54"/>
    <w:rsid w:val="009F2E83"/>
    <w:rsid w:val="009F3216"/>
    <w:rsid w:val="009F38E4"/>
    <w:rsid w:val="009F3A75"/>
    <w:rsid w:val="009F3FDF"/>
    <w:rsid w:val="009F4C19"/>
    <w:rsid w:val="009F69BF"/>
    <w:rsid w:val="009F6F10"/>
    <w:rsid w:val="00A0061B"/>
    <w:rsid w:val="00A00B7B"/>
    <w:rsid w:val="00A01D7C"/>
    <w:rsid w:val="00A02A01"/>
    <w:rsid w:val="00A031BB"/>
    <w:rsid w:val="00A038E5"/>
    <w:rsid w:val="00A0524A"/>
    <w:rsid w:val="00A05A9B"/>
    <w:rsid w:val="00A062D2"/>
    <w:rsid w:val="00A06589"/>
    <w:rsid w:val="00A0689C"/>
    <w:rsid w:val="00A070D7"/>
    <w:rsid w:val="00A10397"/>
    <w:rsid w:val="00A10E28"/>
    <w:rsid w:val="00A121D0"/>
    <w:rsid w:val="00A1281D"/>
    <w:rsid w:val="00A12C8B"/>
    <w:rsid w:val="00A12E67"/>
    <w:rsid w:val="00A130C7"/>
    <w:rsid w:val="00A131B5"/>
    <w:rsid w:val="00A16109"/>
    <w:rsid w:val="00A16134"/>
    <w:rsid w:val="00A16576"/>
    <w:rsid w:val="00A178D9"/>
    <w:rsid w:val="00A17F73"/>
    <w:rsid w:val="00A20362"/>
    <w:rsid w:val="00A2236B"/>
    <w:rsid w:val="00A22DE2"/>
    <w:rsid w:val="00A23266"/>
    <w:rsid w:val="00A23FF8"/>
    <w:rsid w:val="00A241EE"/>
    <w:rsid w:val="00A2462E"/>
    <w:rsid w:val="00A2487F"/>
    <w:rsid w:val="00A24ADF"/>
    <w:rsid w:val="00A25114"/>
    <w:rsid w:val="00A2515A"/>
    <w:rsid w:val="00A25A81"/>
    <w:rsid w:val="00A25CAA"/>
    <w:rsid w:val="00A30A40"/>
    <w:rsid w:val="00A31A4D"/>
    <w:rsid w:val="00A3247C"/>
    <w:rsid w:val="00A33266"/>
    <w:rsid w:val="00A33EA9"/>
    <w:rsid w:val="00A34463"/>
    <w:rsid w:val="00A3486E"/>
    <w:rsid w:val="00A348D4"/>
    <w:rsid w:val="00A35D32"/>
    <w:rsid w:val="00A37218"/>
    <w:rsid w:val="00A3731E"/>
    <w:rsid w:val="00A4031F"/>
    <w:rsid w:val="00A40938"/>
    <w:rsid w:val="00A40992"/>
    <w:rsid w:val="00A40C4F"/>
    <w:rsid w:val="00A41146"/>
    <w:rsid w:val="00A4134C"/>
    <w:rsid w:val="00A4148E"/>
    <w:rsid w:val="00A42E98"/>
    <w:rsid w:val="00A43E1C"/>
    <w:rsid w:val="00A4467D"/>
    <w:rsid w:val="00A449B9"/>
    <w:rsid w:val="00A44B61"/>
    <w:rsid w:val="00A44B73"/>
    <w:rsid w:val="00A4504F"/>
    <w:rsid w:val="00A454AD"/>
    <w:rsid w:val="00A461D0"/>
    <w:rsid w:val="00A47065"/>
    <w:rsid w:val="00A47189"/>
    <w:rsid w:val="00A5045B"/>
    <w:rsid w:val="00A5151E"/>
    <w:rsid w:val="00A51D8A"/>
    <w:rsid w:val="00A521FB"/>
    <w:rsid w:val="00A52D7C"/>
    <w:rsid w:val="00A532C0"/>
    <w:rsid w:val="00A546F8"/>
    <w:rsid w:val="00A54B1B"/>
    <w:rsid w:val="00A55169"/>
    <w:rsid w:val="00A552B8"/>
    <w:rsid w:val="00A55476"/>
    <w:rsid w:val="00A557E9"/>
    <w:rsid w:val="00A55FC6"/>
    <w:rsid w:val="00A56D58"/>
    <w:rsid w:val="00A602EC"/>
    <w:rsid w:val="00A60929"/>
    <w:rsid w:val="00A60AA6"/>
    <w:rsid w:val="00A60D2B"/>
    <w:rsid w:val="00A61ABD"/>
    <w:rsid w:val="00A61F93"/>
    <w:rsid w:val="00A62F14"/>
    <w:rsid w:val="00A637AA"/>
    <w:rsid w:val="00A639A8"/>
    <w:rsid w:val="00A64170"/>
    <w:rsid w:val="00A642B3"/>
    <w:rsid w:val="00A6492B"/>
    <w:rsid w:val="00A64FCD"/>
    <w:rsid w:val="00A65151"/>
    <w:rsid w:val="00A6583C"/>
    <w:rsid w:val="00A6594D"/>
    <w:rsid w:val="00A66EEC"/>
    <w:rsid w:val="00A67480"/>
    <w:rsid w:val="00A67561"/>
    <w:rsid w:val="00A70939"/>
    <w:rsid w:val="00A70A06"/>
    <w:rsid w:val="00A71A5C"/>
    <w:rsid w:val="00A725EE"/>
    <w:rsid w:val="00A7273C"/>
    <w:rsid w:val="00A7357A"/>
    <w:rsid w:val="00A73A78"/>
    <w:rsid w:val="00A73E44"/>
    <w:rsid w:val="00A73F07"/>
    <w:rsid w:val="00A7416C"/>
    <w:rsid w:val="00A74866"/>
    <w:rsid w:val="00A75D1E"/>
    <w:rsid w:val="00A77E0B"/>
    <w:rsid w:val="00A77E61"/>
    <w:rsid w:val="00A81CF9"/>
    <w:rsid w:val="00A8273F"/>
    <w:rsid w:val="00A82B37"/>
    <w:rsid w:val="00A837DD"/>
    <w:rsid w:val="00A84986"/>
    <w:rsid w:val="00A86439"/>
    <w:rsid w:val="00A86D64"/>
    <w:rsid w:val="00A87639"/>
    <w:rsid w:val="00A87DBB"/>
    <w:rsid w:val="00A90183"/>
    <w:rsid w:val="00A90267"/>
    <w:rsid w:val="00A9082E"/>
    <w:rsid w:val="00A90856"/>
    <w:rsid w:val="00A90C17"/>
    <w:rsid w:val="00A90D15"/>
    <w:rsid w:val="00A90D1E"/>
    <w:rsid w:val="00A911BE"/>
    <w:rsid w:val="00A9145C"/>
    <w:rsid w:val="00A91645"/>
    <w:rsid w:val="00A91805"/>
    <w:rsid w:val="00A91C18"/>
    <w:rsid w:val="00A91C75"/>
    <w:rsid w:val="00A9202E"/>
    <w:rsid w:val="00A95C4C"/>
    <w:rsid w:val="00A96191"/>
    <w:rsid w:val="00A966AD"/>
    <w:rsid w:val="00A96BD4"/>
    <w:rsid w:val="00A96BF7"/>
    <w:rsid w:val="00AA13F8"/>
    <w:rsid w:val="00AA180C"/>
    <w:rsid w:val="00AA1E01"/>
    <w:rsid w:val="00AA23C1"/>
    <w:rsid w:val="00AA42C3"/>
    <w:rsid w:val="00AA4AE9"/>
    <w:rsid w:val="00AA4CCC"/>
    <w:rsid w:val="00AA4E8C"/>
    <w:rsid w:val="00AA4E96"/>
    <w:rsid w:val="00AA4ED4"/>
    <w:rsid w:val="00AA5254"/>
    <w:rsid w:val="00AA5AF6"/>
    <w:rsid w:val="00AA60B7"/>
    <w:rsid w:val="00AA73C3"/>
    <w:rsid w:val="00AB10F6"/>
    <w:rsid w:val="00AB13AF"/>
    <w:rsid w:val="00AB1491"/>
    <w:rsid w:val="00AB25AB"/>
    <w:rsid w:val="00AB2A93"/>
    <w:rsid w:val="00AB2D30"/>
    <w:rsid w:val="00AB30BA"/>
    <w:rsid w:val="00AB5566"/>
    <w:rsid w:val="00AB6186"/>
    <w:rsid w:val="00AB67D3"/>
    <w:rsid w:val="00AB6CA4"/>
    <w:rsid w:val="00AB6EB5"/>
    <w:rsid w:val="00AB6F87"/>
    <w:rsid w:val="00AB731F"/>
    <w:rsid w:val="00AC04B6"/>
    <w:rsid w:val="00AC08BF"/>
    <w:rsid w:val="00AC10BA"/>
    <w:rsid w:val="00AC1BC6"/>
    <w:rsid w:val="00AC31D9"/>
    <w:rsid w:val="00AC35C9"/>
    <w:rsid w:val="00AC3925"/>
    <w:rsid w:val="00AC3E76"/>
    <w:rsid w:val="00AC476A"/>
    <w:rsid w:val="00AC483B"/>
    <w:rsid w:val="00AC4C1E"/>
    <w:rsid w:val="00AC4F5D"/>
    <w:rsid w:val="00AC5317"/>
    <w:rsid w:val="00AC5C32"/>
    <w:rsid w:val="00AC5C6F"/>
    <w:rsid w:val="00AC5E19"/>
    <w:rsid w:val="00AC61F5"/>
    <w:rsid w:val="00AC75D2"/>
    <w:rsid w:val="00AC7744"/>
    <w:rsid w:val="00AC7AFC"/>
    <w:rsid w:val="00AD18DF"/>
    <w:rsid w:val="00AD1D2C"/>
    <w:rsid w:val="00AD21CD"/>
    <w:rsid w:val="00AD2822"/>
    <w:rsid w:val="00AD3AA0"/>
    <w:rsid w:val="00AD42D2"/>
    <w:rsid w:val="00AD4ED5"/>
    <w:rsid w:val="00AD6180"/>
    <w:rsid w:val="00AD76F4"/>
    <w:rsid w:val="00AD78BE"/>
    <w:rsid w:val="00AE0834"/>
    <w:rsid w:val="00AE16F0"/>
    <w:rsid w:val="00AE1A8C"/>
    <w:rsid w:val="00AE1D7D"/>
    <w:rsid w:val="00AE1DF4"/>
    <w:rsid w:val="00AE25A6"/>
    <w:rsid w:val="00AE3AC6"/>
    <w:rsid w:val="00AE444C"/>
    <w:rsid w:val="00AE4BA8"/>
    <w:rsid w:val="00AE50A8"/>
    <w:rsid w:val="00AE5F11"/>
    <w:rsid w:val="00AE6942"/>
    <w:rsid w:val="00AE6E55"/>
    <w:rsid w:val="00AE761F"/>
    <w:rsid w:val="00AE76D5"/>
    <w:rsid w:val="00AF0E80"/>
    <w:rsid w:val="00AF1453"/>
    <w:rsid w:val="00AF192F"/>
    <w:rsid w:val="00AF1A7E"/>
    <w:rsid w:val="00AF22D9"/>
    <w:rsid w:val="00AF24E6"/>
    <w:rsid w:val="00AF2755"/>
    <w:rsid w:val="00AF2FC4"/>
    <w:rsid w:val="00AF2FE5"/>
    <w:rsid w:val="00AF311F"/>
    <w:rsid w:val="00AF3A92"/>
    <w:rsid w:val="00AF3BC6"/>
    <w:rsid w:val="00AF4207"/>
    <w:rsid w:val="00AF4B25"/>
    <w:rsid w:val="00AF4FD8"/>
    <w:rsid w:val="00AF5191"/>
    <w:rsid w:val="00AF5E38"/>
    <w:rsid w:val="00AF6308"/>
    <w:rsid w:val="00AF6842"/>
    <w:rsid w:val="00B00D6F"/>
    <w:rsid w:val="00B011FE"/>
    <w:rsid w:val="00B015D1"/>
    <w:rsid w:val="00B015EE"/>
    <w:rsid w:val="00B03CEF"/>
    <w:rsid w:val="00B042EA"/>
    <w:rsid w:val="00B04C90"/>
    <w:rsid w:val="00B050E7"/>
    <w:rsid w:val="00B052E8"/>
    <w:rsid w:val="00B05342"/>
    <w:rsid w:val="00B05357"/>
    <w:rsid w:val="00B0653F"/>
    <w:rsid w:val="00B06794"/>
    <w:rsid w:val="00B067FE"/>
    <w:rsid w:val="00B0681C"/>
    <w:rsid w:val="00B07203"/>
    <w:rsid w:val="00B07302"/>
    <w:rsid w:val="00B07B26"/>
    <w:rsid w:val="00B10D40"/>
    <w:rsid w:val="00B11212"/>
    <w:rsid w:val="00B118FC"/>
    <w:rsid w:val="00B1192F"/>
    <w:rsid w:val="00B12313"/>
    <w:rsid w:val="00B12B39"/>
    <w:rsid w:val="00B12C29"/>
    <w:rsid w:val="00B136DF"/>
    <w:rsid w:val="00B13C43"/>
    <w:rsid w:val="00B1468A"/>
    <w:rsid w:val="00B14A6B"/>
    <w:rsid w:val="00B15493"/>
    <w:rsid w:val="00B15C37"/>
    <w:rsid w:val="00B15D5C"/>
    <w:rsid w:val="00B160B2"/>
    <w:rsid w:val="00B16648"/>
    <w:rsid w:val="00B17D1F"/>
    <w:rsid w:val="00B20145"/>
    <w:rsid w:val="00B2046A"/>
    <w:rsid w:val="00B206E7"/>
    <w:rsid w:val="00B20BFC"/>
    <w:rsid w:val="00B21585"/>
    <w:rsid w:val="00B2197A"/>
    <w:rsid w:val="00B22CA5"/>
    <w:rsid w:val="00B22DB1"/>
    <w:rsid w:val="00B2326F"/>
    <w:rsid w:val="00B236E2"/>
    <w:rsid w:val="00B24D36"/>
    <w:rsid w:val="00B25B3E"/>
    <w:rsid w:val="00B25E24"/>
    <w:rsid w:val="00B26570"/>
    <w:rsid w:val="00B272BE"/>
    <w:rsid w:val="00B30558"/>
    <w:rsid w:val="00B310C2"/>
    <w:rsid w:val="00B31313"/>
    <w:rsid w:val="00B314AB"/>
    <w:rsid w:val="00B3249F"/>
    <w:rsid w:val="00B332E1"/>
    <w:rsid w:val="00B33446"/>
    <w:rsid w:val="00B337EE"/>
    <w:rsid w:val="00B33A9F"/>
    <w:rsid w:val="00B33CD9"/>
    <w:rsid w:val="00B3409E"/>
    <w:rsid w:val="00B34518"/>
    <w:rsid w:val="00B34CB2"/>
    <w:rsid w:val="00B34FFE"/>
    <w:rsid w:val="00B35E56"/>
    <w:rsid w:val="00B35F9D"/>
    <w:rsid w:val="00B362F5"/>
    <w:rsid w:val="00B366E8"/>
    <w:rsid w:val="00B373CE"/>
    <w:rsid w:val="00B375FE"/>
    <w:rsid w:val="00B3790D"/>
    <w:rsid w:val="00B37DA0"/>
    <w:rsid w:val="00B40566"/>
    <w:rsid w:val="00B40C50"/>
    <w:rsid w:val="00B42424"/>
    <w:rsid w:val="00B428C6"/>
    <w:rsid w:val="00B42C1A"/>
    <w:rsid w:val="00B42EB9"/>
    <w:rsid w:val="00B430DC"/>
    <w:rsid w:val="00B44067"/>
    <w:rsid w:val="00B4579C"/>
    <w:rsid w:val="00B45877"/>
    <w:rsid w:val="00B45951"/>
    <w:rsid w:val="00B45E76"/>
    <w:rsid w:val="00B465C3"/>
    <w:rsid w:val="00B466D1"/>
    <w:rsid w:val="00B46F57"/>
    <w:rsid w:val="00B47243"/>
    <w:rsid w:val="00B47257"/>
    <w:rsid w:val="00B47A51"/>
    <w:rsid w:val="00B50045"/>
    <w:rsid w:val="00B50A8C"/>
    <w:rsid w:val="00B51CB2"/>
    <w:rsid w:val="00B52806"/>
    <w:rsid w:val="00B52D42"/>
    <w:rsid w:val="00B532C6"/>
    <w:rsid w:val="00B53A3C"/>
    <w:rsid w:val="00B53B8E"/>
    <w:rsid w:val="00B541A3"/>
    <w:rsid w:val="00B544B6"/>
    <w:rsid w:val="00B547C7"/>
    <w:rsid w:val="00B549AE"/>
    <w:rsid w:val="00B55036"/>
    <w:rsid w:val="00B55B92"/>
    <w:rsid w:val="00B56330"/>
    <w:rsid w:val="00B56B49"/>
    <w:rsid w:val="00B60143"/>
    <w:rsid w:val="00B6057B"/>
    <w:rsid w:val="00B608C3"/>
    <w:rsid w:val="00B60AB2"/>
    <w:rsid w:val="00B60FDB"/>
    <w:rsid w:val="00B6120B"/>
    <w:rsid w:val="00B6130A"/>
    <w:rsid w:val="00B6149F"/>
    <w:rsid w:val="00B61F31"/>
    <w:rsid w:val="00B62351"/>
    <w:rsid w:val="00B623A4"/>
    <w:rsid w:val="00B626D5"/>
    <w:rsid w:val="00B62799"/>
    <w:rsid w:val="00B62D84"/>
    <w:rsid w:val="00B63774"/>
    <w:rsid w:val="00B64500"/>
    <w:rsid w:val="00B6467C"/>
    <w:rsid w:val="00B6496D"/>
    <w:rsid w:val="00B66251"/>
    <w:rsid w:val="00B6631B"/>
    <w:rsid w:val="00B70004"/>
    <w:rsid w:val="00B700A7"/>
    <w:rsid w:val="00B70F05"/>
    <w:rsid w:val="00B71766"/>
    <w:rsid w:val="00B7195A"/>
    <w:rsid w:val="00B72276"/>
    <w:rsid w:val="00B730B1"/>
    <w:rsid w:val="00B73B00"/>
    <w:rsid w:val="00B73F63"/>
    <w:rsid w:val="00B75462"/>
    <w:rsid w:val="00B75B18"/>
    <w:rsid w:val="00B75CB3"/>
    <w:rsid w:val="00B75E5B"/>
    <w:rsid w:val="00B75FE3"/>
    <w:rsid w:val="00B76F79"/>
    <w:rsid w:val="00B76FC1"/>
    <w:rsid w:val="00B81EBA"/>
    <w:rsid w:val="00B85102"/>
    <w:rsid w:val="00B861CB"/>
    <w:rsid w:val="00B86A74"/>
    <w:rsid w:val="00B86B72"/>
    <w:rsid w:val="00B87D78"/>
    <w:rsid w:val="00B9087C"/>
    <w:rsid w:val="00B911B0"/>
    <w:rsid w:val="00B918A0"/>
    <w:rsid w:val="00B92675"/>
    <w:rsid w:val="00B941B2"/>
    <w:rsid w:val="00B94A8B"/>
    <w:rsid w:val="00B94AC4"/>
    <w:rsid w:val="00B95DEF"/>
    <w:rsid w:val="00B960AC"/>
    <w:rsid w:val="00B969CF"/>
    <w:rsid w:val="00B96A60"/>
    <w:rsid w:val="00B96B21"/>
    <w:rsid w:val="00B96E2C"/>
    <w:rsid w:val="00B9730A"/>
    <w:rsid w:val="00BA0831"/>
    <w:rsid w:val="00BA37E5"/>
    <w:rsid w:val="00BA3EAC"/>
    <w:rsid w:val="00BA437B"/>
    <w:rsid w:val="00BA4828"/>
    <w:rsid w:val="00BA4DE2"/>
    <w:rsid w:val="00BA6AC9"/>
    <w:rsid w:val="00BA765E"/>
    <w:rsid w:val="00BB00BD"/>
    <w:rsid w:val="00BB0AC4"/>
    <w:rsid w:val="00BB1637"/>
    <w:rsid w:val="00BB168D"/>
    <w:rsid w:val="00BB191D"/>
    <w:rsid w:val="00BB1AB5"/>
    <w:rsid w:val="00BB1CCB"/>
    <w:rsid w:val="00BB277A"/>
    <w:rsid w:val="00BB280B"/>
    <w:rsid w:val="00BB4EEF"/>
    <w:rsid w:val="00BB5299"/>
    <w:rsid w:val="00BB5665"/>
    <w:rsid w:val="00BB5667"/>
    <w:rsid w:val="00BB5C59"/>
    <w:rsid w:val="00BB6659"/>
    <w:rsid w:val="00BB6A53"/>
    <w:rsid w:val="00BB6D14"/>
    <w:rsid w:val="00BB7061"/>
    <w:rsid w:val="00BB782A"/>
    <w:rsid w:val="00BC19C1"/>
    <w:rsid w:val="00BC2D53"/>
    <w:rsid w:val="00BC3F94"/>
    <w:rsid w:val="00BC456B"/>
    <w:rsid w:val="00BC4572"/>
    <w:rsid w:val="00BC48EB"/>
    <w:rsid w:val="00BC4A8A"/>
    <w:rsid w:val="00BC4B29"/>
    <w:rsid w:val="00BC4F54"/>
    <w:rsid w:val="00BC5E3C"/>
    <w:rsid w:val="00BC6205"/>
    <w:rsid w:val="00BC6891"/>
    <w:rsid w:val="00BC6E23"/>
    <w:rsid w:val="00BC7A3B"/>
    <w:rsid w:val="00BC7AC6"/>
    <w:rsid w:val="00BC7E46"/>
    <w:rsid w:val="00BC7FD0"/>
    <w:rsid w:val="00BD0803"/>
    <w:rsid w:val="00BD1840"/>
    <w:rsid w:val="00BD191A"/>
    <w:rsid w:val="00BD1AEE"/>
    <w:rsid w:val="00BD1B39"/>
    <w:rsid w:val="00BD1DFA"/>
    <w:rsid w:val="00BD2DAE"/>
    <w:rsid w:val="00BD3211"/>
    <w:rsid w:val="00BD4326"/>
    <w:rsid w:val="00BD44CB"/>
    <w:rsid w:val="00BD53FC"/>
    <w:rsid w:val="00BD5E99"/>
    <w:rsid w:val="00BD6612"/>
    <w:rsid w:val="00BD6A26"/>
    <w:rsid w:val="00BD79D2"/>
    <w:rsid w:val="00BD7D34"/>
    <w:rsid w:val="00BE0BE0"/>
    <w:rsid w:val="00BE16AC"/>
    <w:rsid w:val="00BE2459"/>
    <w:rsid w:val="00BE2E54"/>
    <w:rsid w:val="00BE3A71"/>
    <w:rsid w:val="00BE3C9D"/>
    <w:rsid w:val="00BE3D88"/>
    <w:rsid w:val="00BE46A9"/>
    <w:rsid w:val="00BE526D"/>
    <w:rsid w:val="00BE5490"/>
    <w:rsid w:val="00BE5569"/>
    <w:rsid w:val="00BE58D8"/>
    <w:rsid w:val="00BE619A"/>
    <w:rsid w:val="00BE676D"/>
    <w:rsid w:val="00BE78D9"/>
    <w:rsid w:val="00BE7B4B"/>
    <w:rsid w:val="00BE7BF8"/>
    <w:rsid w:val="00BE7CF6"/>
    <w:rsid w:val="00BF2535"/>
    <w:rsid w:val="00BF2B14"/>
    <w:rsid w:val="00BF3070"/>
    <w:rsid w:val="00BF3AD6"/>
    <w:rsid w:val="00BF3D73"/>
    <w:rsid w:val="00BF4747"/>
    <w:rsid w:val="00BF481A"/>
    <w:rsid w:val="00BF487C"/>
    <w:rsid w:val="00BF53E9"/>
    <w:rsid w:val="00BF5852"/>
    <w:rsid w:val="00BF5E00"/>
    <w:rsid w:val="00BF7538"/>
    <w:rsid w:val="00BF7F76"/>
    <w:rsid w:val="00BF7FC9"/>
    <w:rsid w:val="00C001BF"/>
    <w:rsid w:val="00C0156D"/>
    <w:rsid w:val="00C0196A"/>
    <w:rsid w:val="00C026A1"/>
    <w:rsid w:val="00C02B0E"/>
    <w:rsid w:val="00C02B3C"/>
    <w:rsid w:val="00C031F4"/>
    <w:rsid w:val="00C0345A"/>
    <w:rsid w:val="00C0398E"/>
    <w:rsid w:val="00C047FA"/>
    <w:rsid w:val="00C05333"/>
    <w:rsid w:val="00C0538E"/>
    <w:rsid w:val="00C06CAB"/>
    <w:rsid w:val="00C0799C"/>
    <w:rsid w:val="00C07E61"/>
    <w:rsid w:val="00C106C8"/>
    <w:rsid w:val="00C11020"/>
    <w:rsid w:val="00C1189C"/>
    <w:rsid w:val="00C11906"/>
    <w:rsid w:val="00C12D27"/>
    <w:rsid w:val="00C14367"/>
    <w:rsid w:val="00C15409"/>
    <w:rsid w:val="00C15DE5"/>
    <w:rsid w:val="00C16D0B"/>
    <w:rsid w:val="00C1799C"/>
    <w:rsid w:val="00C2016A"/>
    <w:rsid w:val="00C212DB"/>
    <w:rsid w:val="00C2207E"/>
    <w:rsid w:val="00C2266A"/>
    <w:rsid w:val="00C227E9"/>
    <w:rsid w:val="00C2353B"/>
    <w:rsid w:val="00C24837"/>
    <w:rsid w:val="00C25DD5"/>
    <w:rsid w:val="00C25FC9"/>
    <w:rsid w:val="00C26DBA"/>
    <w:rsid w:val="00C313AC"/>
    <w:rsid w:val="00C3181C"/>
    <w:rsid w:val="00C31FCE"/>
    <w:rsid w:val="00C33A06"/>
    <w:rsid w:val="00C33E34"/>
    <w:rsid w:val="00C34760"/>
    <w:rsid w:val="00C37000"/>
    <w:rsid w:val="00C3718C"/>
    <w:rsid w:val="00C37F67"/>
    <w:rsid w:val="00C41860"/>
    <w:rsid w:val="00C41F53"/>
    <w:rsid w:val="00C41FF1"/>
    <w:rsid w:val="00C4366A"/>
    <w:rsid w:val="00C436E0"/>
    <w:rsid w:val="00C44962"/>
    <w:rsid w:val="00C4498C"/>
    <w:rsid w:val="00C44DFC"/>
    <w:rsid w:val="00C45E15"/>
    <w:rsid w:val="00C465F8"/>
    <w:rsid w:val="00C46DFB"/>
    <w:rsid w:val="00C501A3"/>
    <w:rsid w:val="00C50B3E"/>
    <w:rsid w:val="00C525CF"/>
    <w:rsid w:val="00C5276C"/>
    <w:rsid w:val="00C534D1"/>
    <w:rsid w:val="00C5395E"/>
    <w:rsid w:val="00C53FA6"/>
    <w:rsid w:val="00C54215"/>
    <w:rsid w:val="00C544C4"/>
    <w:rsid w:val="00C5531F"/>
    <w:rsid w:val="00C55C39"/>
    <w:rsid w:val="00C5698E"/>
    <w:rsid w:val="00C571F4"/>
    <w:rsid w:val="00C57563"/>
    <w:rsid w:val="00C6064A"/>
    <w:rsid w:val="00C60A67"/>
    <w:rsid w:val="00C642DD"/>
    <w:rsid w:val="00C64B13"/>
    <w:rsid w:val="00C64F44"/>
    <w:rsid w:val="00C6714C"/>
    <w:rsid w:val="00C676C6"/>
    <w:rsid w:val="00C67BC2"/>
    <w:rsid w:val="00C7087C"/>
    <w:rsid w:val="00C715C7"/>
    <w:rsid w:val="00C71931"/>
    <w:rsid w:val="00C733D7"/>
    <w:rsid w:val="00C752BB"/>
    <w:rsid w:val="00C76746"/>
    <w:rsid w:val="00C77F7F"/>
    <w:rsid w:val="00C80013"/>
    <w:rsid w:val="00C803A2"/>
    <w:rsid w:val="00C80A4C"/>
    <w:rsid w:val="00C8189F"/>
    <w:rsid w:val="00C823A8"/>
    <w:rsid w:val="00C82449"/>
    <w:rsid w:val="00C828BB"/>
    <w:rsid w:val="00C835DB"/>
    <w:rsid w:val="00C83F2C"/>
    <w:rsid w:val="00C847AB"/>
    <w:rsid w:val="00C85099"/>
    <w:rsid w:val="00C8579E"/>
    <w:rsid w:val="00C85E90"/>
    <w:rsid w:val="00C8669C"/>
    <w:rsid w:val="00C868E6"/>
    <w:rsid w:val="00C8699F"/>
    <w:rsid w:val="00C86F70"/>
    <w:rsid w:val="00C8751F"/>
    <w:rsid w:val="00C8789C"/>
    <w:rsid w:val="00C8796D"/>
    <w:rsid w:val="00C87A86"/>
    <w:rsid w:val="00C87B14"/>
    <w:rsid w:val="00C87DCD"/>
    <w:rsid w:val="00C87E35"/>
    <w:rsid w:val="00C87E41"/>
    <w:rsid w:val="00C90335"/>
    <w:rsid w:val="00C9104F"/>
    <w:rsid w:val="00C914E6"/>
    <w:rsid w:val="00C91C5E"/>
    <w:rsid w:val="00C91DE6"/>
    <w:rsid w:val="00C92A66"/>
    <w:rsid w:val="00C92C82"/>
    <w:rsid w:val="00C9324F"/>
    <w:rsid w:val="00C9490E"/>
    <w:rsid w:val="00C94CCC"/>
    <w:rsid w:val="00C961DF"/>
    <w:rsid w:val="00C965DA"/>
    <w:rsid w:val="00C966F1"/>
    <w:rsid w:val="00CA14B3"/>
    <w:rsid w:val="00CA19C5"/>
    <w:rsid w:val="00CA1D7C"/>
    <w:rsid w:val="00CA245E"/>
    <w:rsid w:val="00CA4246"/>
    <w:rsid w:val="00CA4A40"/>
    <w:rsid w:val="00CA4EB6"/>
    <w:rsid w:val="00CA5DF8"/>
    <w:rsid w:val="00CA6DCA"/>
    <w:rsid w:val="00CA7080"/>
    <w:rsid w:val="00CA7FB4"/>
    <w:rsid w:val="00CB0BC4"/>
    <w:rsid w:val="00CB129F"/>
    <w:rsid w:val="00CB2184"/>
    <w:rsid w:val="00CB2A2A"/>
    <w:rsid w:val="00CB3051"/>
    <w:rsid w:val="00CB385D"/>
    <w:rsid w:val="00CB45D3"/>
    <w:rsid w:val="00CB5096"/>
    <w:rsid w:val="00CB50D6"/>
    <w:rsid w:val="00CB5A04"/>
    <w:rsid w:val="00CB6398"/>
    <w:rsid w:val="00CB63F0"/>
    <w:rsid w:val="00CB7632"/>
    <w:rsid w:val="00CB7DF5"/>
    <w:rsid w:val="00CB7F26"/>
    <w:rsid w:val="00CC0421"/>
    <w:rsid w:val="00CC088D"/>
    <w:rsid w:val="00CC0D7B"/>
    <w:rsid w:val="00CC1079"/>
    <w:rsid w:val="00CC1F28"/>
    <w:rsid w:val="00CC20AC"/>
    <w:rsid w:val="00CC2FCC"/>
    <w:rsid w:val="00CC3A15"/>
    <w:rsid w:val="00CC4D7F"/>
    <w:rsid w:val="00CC6B09"/>
    <w:rsid w:val="00CC7A30"/>
    <w:rsid w:val="00CD0370"/>
    <w:rsid w:val="00CD0865"/>
    <w:rsid w:val="00CD21FA"/>
    <w:rsid w:val="00CD26CA"/>
    <w:rsid w:val="00CD2956"/>
    <w:rsid w:val="00CD36A0"/>
    <w:rsid w:val="00CD4192"/>
    <w:rsid w:val="00CD4244"/>
    <w:rsid w:val="00CD4618"/>
    <w:rsid w:val="00CD4D33"/>
    <w:rsid w:val="00CD4D5D"/>
    <w:rsid w:val="00CD615B"/>
    <w:rsid w:val="00CD6A9C"/>
    <w:rsid w:val="00CD727E"/>
    <w:rsid w:val="00CD764E"/>
    <w:rsid w:val="00CD7D33"/>
    <w:rsid w:val="00CE0858"/>
    <w:rsid w:val="00CE0C12"/>
    <w:rsid w:val="00CE1F55"/>
    <w:rsid w:val="00CE25B3"/>
    <w:rsid w:val="00CE2B56"/>
    <w:rsid w:val="00CE32CC"/>
    <w:rsid w:val="00CE3AC4"/>
    <w:rsid w:val="00CE432E"/>
    <w:rsid w:val="00CE4AFF"/>
    <w:rsid w:val="00CE4B95"/>
    <w:rsid w:val="00CE53D8"/>
    <w:rsid w:val="00CE54B9"/>
    <w:rsid w:val="00CE6531"/>
    <w:rsid w:val="00CE785C"/>
    <w:rsid w:val="00CE7F64"/>
    <w:rsid w:val="00CF02E4"/>
    <w:rsid w:val="00CF1987"/>
    <w:rsid w:val="00CF1BE1"/>
    <w:rsid w:val="00CF3497"/>
    <w:rsid w:val="00CF3D0F"/>
    <w:rsid w:val="00CF4475"/>
    <w:rsid w:val="00CF46A9"/>
    <w:rsid w:val="00CF511C"/>
    <w:rsid w:val="00CF59D0"/>
    <w:rsid w:val="00CF5FD3"/>
    <w:rsid w:val="00CF6549"/>
    <w:rsid w:val="00D005C2"/>
    <w:rsid w:val="00D02195"/>
    <w:rsid w:val="00D030C2"/>
    <w:rsid w:val="00D048BF"/>
    <w:rsid w:val="00D04B60"/>
    <w:rsid w:val="00D04CB7"/>
    <w:rsid w:val="00D05089"/>
    <w:rsid w:val="00D056A1"/>
    <w:rsid w:val="00D05BD5"/>
    <w:rsid w:val="00D06FD9"/>
    <w:rsid w:val="00D10587"/>
    <w:rsid w:val="00D10FFB"/>
    <w:rsid w:val="00D11E19"/>
    <w:rsid w:val="00D122D1"/>
    <w:rsid w:val="00D13A29"/>
    <w:rsid w:val="00D140BD"/>
    <w:rsid w:val="00D141B7"/>
    <w:rsid w:val="00D16813"/>
    <w:rsid w:val="00D17C3B"/>
    <w:rsid w:val="00D17ED3"/>
    <w:rsid w:val="00D200DB"/>
    <w:rsid w:val="00D209C4"/>
    <w:rsid w:val="00D20AAA"/>
    <w:rsid w:val="00D216ED"/>
    <w:rsid w:val="00D22313"/>
    <w:rsid w:val="00D2246A"/>
    <w:rsid w:val="00D226A7"/>
    <w:rsid w:val="00D226B7"/>
    <w:rsid w:val="00D2289D"/>
    <w:rsid w:val="00D22B09"/>
    <w:rsid w:val="00D23298"/>
    <w:rsid w:val="00D232EF"/>
    <w:rsid w:val="00D23FD4"/>
    <w:rsid w:val="00D24307"/>
    <w:rsid w:val="00D2536E"/>
    <w:rsid w:val="00D25CAB"/>
    <w:rsid w:val="00D26447"/>
    <w:rsid w:val="00D26973"/>
    <w:rsid w:val="00D26C51"/>
    <w:rsid w:val="00D27453"/>
    <w:rsid w:val="00D27E27"/>
    <w:rsid w:val="00D27E2F"/>
    <w:rsid w:val="00D3126B"/>
    <w:rsid w:val="00D31875"/>
    <w:rsid w:val="00D3239C"/>
    <w:rsid w:val="00D32AEE"/>
    <w:rsid w:val="00D32B4B"/>
    <w:rsid w:val="00D32BC2"/>
    <w:rsid w:val="00D330FC"/>
    <w:rsid w:val="00D3436C"/>
    <w:rsid w:val="00D3468D"/>
    <w:rsid w:val="00D353D9"/>
    <w:rsid w:val="00D35A9B"/>
    <w:rsid w:val="00D362E9"/>
    <w:rsid w:val="00D36536"/>
    <w:rsid w:val="00D36632"/>
    <w:rsid w:val="00D4038B"/>
    <w:rsid w:val="00D4098C"/>
    <w:rsid w:val="00D4142D"/>
    <w:rsid w:val="00D41BB9"/>
    <w:rsid w:val="00D41DEE"/>
    <w:rsid w:val="00D41EC8"/>
    <w:rsid w:val="00D421C6"/>
    <w:rsid w:val="00D421EE"/>
    <w:rsid w:val="00D43120"/>
    <w:rsid w:val="00D4370F"/>
    <w:rsid w:val="00D44709"/>
    <w:rsid w:val="00D447B6"/>
    <w:rsid w:val="00D44DAE"/>
    <w:rsid w:val="00D44E8C"/>
    <w:rsid w:val="00D4639E"/>
    <w:rsid w:val="00D47ABF"/>
    <w:rsid w:val="00D47AED"/>
    <w:rsid w:val="00D5043C"/>
    <w:rsid w:val="00D5101B"/>
    <w:rsid w:val="00D51460"/>
    <w:rsid w:val="00D517F8"/>
    <w:rsid w:val="00D51A98"/>
    <w:rsid w:val="00D520A3"/>
    <w:rsid w:val="00D535C9"/>
    <w:rsid w:val="00D53C92"/>
    <w:rsid w:val="00D53F16"/>
    <w:rsid w:val="00D54C95"/>
    <w:rsid w:val="00D55A73"/>
    <w:rsid w:val="00D55B7F"/>
    <w:rsid w:val="00D562F4"/>
    <w:rsid w:val="00D56BA0"/>
    <w:rsid w:val="00D57801"/>
    <w:rsid w:val="00D6028A"/>
    <w:rsid w:val="00D60BC1"/>
    <w:rsid w:val="00D60D08"/>
    <w:rsid w:val="00D61141"/>
    <w:rsid w:val="00D61C84"/>
    <w:rsid w:val="00D6280B"/>
    <w:rsid w:val="00D62E52"/>
    <w:rsid w:val="00D638B4"/>
    <w:rsid w:val="00D642E8"/>
    <w:rsid w:val="00D64906"/>
    <w:rsid w:val="00D64C46"/>
    <w:rsid w:val="00D653E7"/>
    <w:rsid w:val="00D66443"/>
    <w:rsid w:val="00D667F4"/>
    <w:rsid w:val="00D67187"/>
    <w:rsid w:val="00D67FB3"/>
    <w:rsid w:val="00D700E3"/>
    <w:rsid w:val="00D71274"/>
    <w:rsid w:val="00D71366"/>
    <w:rsid w:val="00D71743"/>
    <w:rsid w:val="00D71B3C"/>
    <w:rsid w:val="00D71D28"/>
    <w:rsid w:val="00D72794"/>
    <w:rsid w:val="00D72A7E"/>
    <w:rsid w:val="00D72D96"/>
    <w:rsid w:val="00D7302F"/>
    <w:rsid w:val="00D73E30"/>
    <w:rsid w:val="00D74CF7"/>
    <w:rsid w:val="00D75937"/>
    <w:rsid w:val="00D76649"/>
    <w:rsid w:val="00D766EB"/>
    <w:rsid w:val="00D771BD"/>
    <w:rsid w:val="00D7787D"/>
    <w:rsid w:val="00D779F8"/>
    <w:rsid w:val="00D8117A"/>
    <w:rsid w:val="00D83083"/>
    <w:rsid w:val="00D836AA"/>
    <w:rsid w:val="00D83F4A"/>
    <w:rsid w:val="00D85722"/>
    <w:rsid w:val="00D85728"/>
    <w:rsid w:val="00D860D0"/>
    <w:rsid w:val="00D875FE"/>
    <w:rsid w:val="00D87C2A"/>
    <w:rsid w:val="00D900A2"/>
    <w:rsid w:val="00D90AC6"/>
    <w:rsid w:val="00D90F1B"/>
    <w:rsid w:val="00D917F8"/>
    <w:rsid w:val="00D91B8D"/>
    <w:rsid w:val="00D940AF"/>
    <w:rsid w:val="00D94AED"/>
    <w:rsid w:val="00D9525B"/>
    <w:rsid w:val="00D95CAA"/>
    <w:rsid w:val="00D9760F"/>
    <w:rsid w:val="00D97705"/>
    <w:rsid w:val="00DA1536"/>
    <w:rsid w:val="00DA1ABA"/>
    <w:rsid w:val="00DA28E8"/>
    <w:rsid w:val="00DA296B"/>
    <w:rsid w:val="00DA2E82"/>
    <w:rsid w:val="00DA396E"/>
    <w:rsid w:val="00DA48CF"/>
    <w:rsid w:val="00DA4E52"/>
    <w:rsid w:val="00DA5D7B"/>
    <w:rsid w:val="00DA5E8F"/>
    <w:rsid w:val="00DA65F1"/>
    <w:rsid w:val="00DA72A0"/>
    <w:rsid w:val="00DA7661"/>
    <w:rsid w:val="00DB0083"/>
    <w:rsid w:val="00DB08E5"/>
    <w:rsid w:val="00DB24B8"/>
    <w:rsid w:val="00DB3436"/>
    <w:rsid w:val="00DB37EE"/>
    <w:rsid w:val="00DB474D"/>
    <w:rsid w:val="00DB5505"/>
    <w:rsid w:val="00DB59A0"/>
    <w:rsid w:val="00DB5F90"/>
    <w:rsid w:val="00DB6D94"/>
    <w:rsid w:val="00DB7926"/>
    <w:rsid w:val="00DB7959"/>
    <w:rsid w:val="00DC302A"/>
    <w:rsid w:val="00DC30FE"/>
    <w:rsid w:val="00DC3875"/>
    <w:rsid w:val="00DC3CC7"/>
    <w:rsid w:val="00DC5116"/>
    <w:rsid w:val="00DC6202"/>
    <w:rsid w:val="00DC69C6"/>
    <w:rsid w:val="00DC7552"/>
    <w:rsid w:val="00DC7841"/>
    <w:rsid w:val="00DC79C2"/>
    <w:rsid w:val="00DD094C"/>
    <w:rsid w:val="00DD0CC0"/>
    <w:rsid w:val="00DD1290"/>
    <w:rsid w:val="00DD2E83"/>
    <w:rsid w:val="00DD4687"/>
    <w:rsid w:val="00DD47E1"/>
    <w:rsid w:val="00DD5143"/>
    <w:rsid w:val="00DD5A01"/>
    <w:rsid w:val="00DD6158"/>
    <w:rsid w:val="00DD67BA"/>
    <w:rsid w:val="00DD681A"/>
    <w:rsid w:val="00DD6E74"/>
    <w:rsid w:val="00DD735A"/>
    <w:rsid w:val="00DE0AD0"/>
    <w:rsid w:val="00DE0DC3"/>
    <w:rsid w:val="00DE14AF"/>
    <w:rsid w:val="00DE4365"/>
    <w:rsid w:val="00DE4E4D"/>
    <w:rsid w:val="00DE5AE2"/>
    <w:rsid w:val="00DE5BDD"/>
    <w:rsid w:val="00DE5C32"/>
    <w:rsid w:val="00DE5DC1"/>
    <w:rsid w:val="00DE60E0"/>
    <w:rsid w:val="00DE7C8E"/>
    <w:rsid w:val="00DE7FB6"/>
    <w:rsid w:val="00DF14F2"/>
    <w:rsid w:val="00DF1516"/>
    <w:rsid w:val="00DF2341"/>
    <w:rsid w:val="00DF25D6"/>
    <w:rsid w:val="00DF2D75"/>
    <w:rsid w:val="00DF2E5F"/>
    <w:rsid w:val="00DF3546"/>
    <w:rsid w:val="00DF4B9D"/>
    <w:rsid w:val="00DF4C28"/>
    <w:rsid w:val="00DF4F7D"/>
    <w:rsid w:val="00DF4FFF"/>
    <w:rsid w:val="00DF5F26"/>
    <w:rsid w:val="00DF6701"/>
    <w:rsid w:val="00DF6D53"/>
    <w:rsid w:val="00DF7044"/>
    <w:rsid w:val="00DF7338"/>
    <w:rsid w:val="00DF74EE"/>
    <w:rsid w:val="00E00435"/>
    <w:rsid w:val="00E0104C"/>
    <w:rsid w:val="00E01605"/>
    <w:rsid w:val="00E01E15"/>
    <w:rsid w:val="00E025D1"/>
    <w:rsid w:val="00E028A6"/>
    <w:rsid w:val="00E03486"/>
    <w:rsid w:val="00E03570"/>
    <w:rsid w:val="00E04884"/>
    <w:rsid w:val="00E05527"/>
    <w:rsid w:val="00E05C96"/>
    <w:rsid w:val="00E072D6"/>
    <w:rsid w:val="00E07B08"/>
    <w:rsid w:val="00E10078"/>
    <w:rsid w:val="00E10245"/>
    <w:rsid w:val="00E102DC"/>
    <w:rsid w:val="00E10950"/>
    <w:rsid w:val="00E10C46"/>
    <w:rsid w:val="00E10F9E"/>
    <w:rsid w:val="00E11E49"/>
    <w:rsid w:val="00E120A6"/>
    <w:rsid w:val="00E12150"/>
    <w:rsid w:val="00E1258C"/>
    <w:rsid w:val="00E12C29"/>
    <w:rsid w:val="00E12C68"/>
    <w:rsid w:val="00E12ED1"/>
    <w:rsid w:val="00E14187"/>
    <w:rsid w:val="00E14CE2"/>
    <w:rsid w:val="00E14F57"/>
    <w:rsid w:val="00E1524E"/>
    <w:rsid w:val="00E1570B"/>
    <w:rsid w:val="00E15B55"/>
    <w:rsid w:val="00E15E13"/>
    <w:rsid w:val="00E1614C"/>
    <w:rsid w:val="00E17C2C"/>
    <w:rsid w:val="00E17D8C"/>
    <w:rsid w:val="00E202E3"/>
    <w:rsid w:val="00E2067A"/>
    <w:rsid w:val="00E20BCD"/>
    <w:rsid w:val="00E21581"/>
    <w:rsid w:val="00E21DD1"/>
    <w:rsid w:val="00E22385"/>
    <w:rsid w:val="00E229B1"/>
    <w:rsid w:val="00E2716E"/>
    <w:rsid w:val="00E278AE"/>
    <w:rsid w:val="00E2799C"/>
    <w:rsid w:val="00E307D9"/>
    <w:rsid w:val="00E30B2D"/>
    <w:rsid w:val="00E30F82"/>
    <w:rsid w:val="00E31763"/>
    <w:rsid w:val="00E31D21"/>
    <w:rsid w:val="00E3226F"/>
    <w:rsid w:val="00E32BA9"/>
    <w:rsid w:val="00E32E07"/>
    <w:rsid w:val="00E33893"/>
    <w:rsid w:val="00E34934"/>
    <w:rsid w:val="00E34B96"/>
    <w:rsid w:val="00E356C2"/>
    <w:rsid w:val="00E35E77"/>
    <w:rsid w:val="00E3608A"/>
    <w:rsid w:val="00E36781"/>
    <w:rsid w:val="00E37A27"/>
    <w:rsid w:val="00E37A85"/>
    <w:rsid w:val="00E37D25"/>
    <w:rsid w:val="00E37DA1"/>
    <w:rsid w:val="00E4139D"/>
    <w:rsid w:val="00E42181"/>
    <w:rsid w:val="00E429CE"/>
    <w:rsid w:val="00E42B11"/>
    <w:rsid w:val="00E43EC7"/>
    <w:rsid w:val="00E442F9"/>
    <w:rsid w:val="00E44364"/>
    <w:rsid w:val="00E44501"/>
    <w:rsid w:val="00E447FA"/>
    <w:rsid w:val="00E44ACE"/>
    <w:rsid w:val="00E4612D"/>
    <w:rsid w:val="00E471D2"/>
    <w:rsid w:val="00E471FF"/>
    <w:rsid w:val="00E504FD"/>
    <w:rsid w:val="00E50BAF"/>
    <w:rsid w:val="00E50C0C"/>
    <w:rsid w:val="00E50D3A"/>
    <w:rsid w:val="00E50F75"/>
    <w:rsid w:val="00E52B50"/>
    <w:rsid w:val="00E5309E"/>
    <w:rsid w:val="00E535CE"/>
    <w:rsid w:val="00E53981"/>
    <w:rsid w:val="00E542F6"/>
    <w:rsid w:val="00E54C73"/>
    <w:rsid w:val="00E54DDB"/>
    <w:rsid w:val="00E556DD"/>
    <w:rsid w:val="00E561C2"/>
    <w:rsid w:val="00E56A11"/>
    <w:rsid w:val="00E56CF3"/>
    <w:rsid w:val="00E56D8A"/>
    <w:rsid w:val="00E6012A"/>
    <w:rsid w:val="00E6012C"/>
    <w:rsid w:val="00E60283"/>
    <w:rsid w:val="00E60D69"/>
    <w:rsid w:val="00E610EE"/>
    <w:rsid w:val="00E61D7B"/>
    <w:rsid w:val="00E62497"/>
    <w:rsid w:val="00E6254F"/>
    <w:rsid w:val="00E62595"/>
    <w:rsid w:val="00E643D7"/>
    <w:rsid w:val="00E64768"/>
    <w:rsid w:val="00E64820"/>
    <w:rsid w:val="00E64FAC"/>
    <w:rsid w:val="00E65ECB"/>
    <w:rsid w:val="00E70806"/>
    <w:rsid w:val="00E71703"/>
    <w:rsid w:val="00E71A35"/>
    <w:rsid w:val="00E72533"/>
    <w:rsid w:val="00E73C15"/>
    <w:rsid w:val="00E7466C"/>
    <w:rsid w:val="00E75D0E"/>
    <w:rsid w:val="00E765EA"/>
    <w:rsid w:val="00E76834"/>
    <w:rsid w:val="00E76C4F"/>
    <w:rsid w:val="00E770CC"/>
    <w:rsid w:val="00E778E2"/>
    <w:rsid w:val="00E80221"/>
    <w:rsid w:val="00E80CD0"/>
    <w:rsid w:val="00E80D31"/>
    <w:rsid w:val="00E82FAF"/>
    <w:rsid w:val="00E84255"/>
    <w:rsid w:val="00E84879"/>
    <w:rsid w:val="00E8548C"/>
    <w:rsid w:val="00E854F8"/>
    <w:rsid w:val="00E85F98"/>
    <w:rsid w:val="00E86291"/>
    <w:rsid w:val="00E86BA6"/>
    <w:rsid w:val="00E872D7"/>
    <w:rsid w:val="00E873F5"/>
    <w:rsid w:val="00E87451"/>
    <w:rsid w:val="00E878B3"/>
    <w:rsid w:val="00E879B4"/>
    <w:rsid w:val="00E907B0"/>
    <w:rsid w:val="00E9101A"/>
    <w:rsid w:val="00E92E2B"/>
    <w:rsid w:val="00E932A5"/>
    <w:rsid w:val="00E939DB"/>
    <w:rsid w:val="00E93C11"/>
    <w:rsid w:val="00E9440E"/>
    <w:rsid w:val="00E964D1"/>
    <w:rsid w:val="00E967CA"/>
    <w:rsid w:val="00E97969"/>
    <w:rsid w:val="00E97BDA"/>
    <w:rsid w:val="00E97F32"/>
    <w:rsid w:val="00EA00DA"/>
    <w:rsid w:val="00EA0373"/>
    <w:rsid w:val="00EA052F"/>
    <w:rsid w:val="00EA0D5F"/>
    <w:rsid w:val="00EA13E3"/>
    <w:rsid w:val="00EA17C7"/>
    <w:rsid w:val="00EA1B07"/>
    <w:rsid w:val="00EA3C24"/>
    <w:rsid w:val="00EA4C14"/>
    <w:rsid w:val="00EA4E6B"/>
    <w:rsid w:val="00EA5891"/>
    <w:rsid w:val="00EA58F2"/>
    <w:rsid w:val="00EA5DD4"/>
    <w:rsid w:val="00EA64E1"/>
    <w:rsid w:val="00EA6705"/>
    <w:rsid w:val="00EA6F17"/>
    <w:rsid w:val="00EA7069"/>
    <w:rsid w:val="00EA783F"/>
    <w:rsid w:val="00EB0076"/>
    <w:rsid w:val="00EB177D"/>
    <w:rsid w:val="00EB243A"/>
    <w:rsid w:val="00EB2CE8"/>
    <w:rsid w:val="00EB445E"/>
    <w:rsid w:val="00EB4AAD"/>
    <w:rsid w:val="00EB5529"/>
    <w:rsid w:val="00EB5A70"/>
    <w:rsid w:val="00EB6038"/>
    <w:rsid w:val="00EB6317"/>
    <w:rsid w:val="00EB64BA"/>
    <w:rsid w:val="00EB6A0E"/>
    <w:rsid w:val="00EB6FD1"/>
    <w:rsid w:val="00EB7665"/>
    <w:rsid w:val="00EB786A"/>
    <w:rsid w:val="00EB7BEF"/>
    <w:rsid w:val="00EC0624"/>
    <w:rsid w:val="00EC0B55"/>
    <w:rsid w:val="00EC0D5A"/>
    <w:rsid w:val="00EC12CA"/>
    <w:rsid w:val="00EC199A"/>
    <w:rsid w:val="00EC1CBD"/>
    <w:rsid w:val="00EC3716"/>
    <w:rsid w:val="00EC3FED"/>
    <w:rsid w:val="00EC45D4"/>
    <w:rsid w:val="00EC477F"/>
    <w:rsid w:val="00EC4A28"/>
    <w:rsid w:val="00EC4B51"/>
    <w:rsid w:val="00EC4D20"/>
    <w:rsid w:val="00EC5D67"/>
    <w:rsid w:val="00EC5DB6"/>
    <w:rsid w:val="00EC64A8"/>
    <w:rsid w:val="00EC64DA"/>
    <w:rsid w:val="00EC694A"/>
    <w:rsid w:val="00EC6A7B"/>
    <w:rsid w:val="00EC6B34"/>
    <w:rsid w:val="00EC6EE4"/>
    <w:rsid w:val="00EC79B2"/>
    <w:rsid w:val="00EC7DBC"/>
    <w:rsid w:val="00ED015E"/>
    <w:rsid w:val="00ED1BB3"/>
    <w:rsid w:val="00ED1EA4"/>
    <w:rsid w:val="00ED2D59"/>
    <w:rsid w:val="00ED38C5"/>
    <w:rsid w:val="00ED3C6A"/>
    <w:rsid w:val="00ED3E74"/>
    <w:rsid w:val="00ED3FBE"/>
    <w:rsid w:val="00ED45D4"/>
    <w:rsid w:val="00ED4CA0"/>
    <w:rsid w:val="00ED5551"/>
    <w:rsid w:val="00ED6678"/>
    <w:rsid w:val="00ED6BE2"/>
    <w:rsid w:val="00ED7F01"/>
    <w:rsid w:val="00EE032F"/>
    <w:rsid w:val="00EE194A"/>
    <w:rsid w:val="00EE2F33"/>
    <w:rsid w:val="00EE3200"/>
    <w:rsid w:val="00EE35F3"/>
    <w:rsid w:val="00EE40D2"/>
    <w:rsid w:val="00EE41E3"/>
    <w:rsid w:val="00EE4D0A"/>
    <w:rsid w:val="00EE55BA"/>
    <w:rsid w:val="00EE6409"/>
    <w:rsid w:val="00EE673F"/>
    <w:rsid w:val="00EE6842"/>
    <w:rsid w:val="00EE6D62"/>
    <w:rsid w:val="00EE78C0"/>
    <w:rsid w:val="00EF0944"/>
    <w:rsid w:val="00EF150B"/>
    <w:rsid w:val="00EF2039"/>
    <w:rsid w:val="00EF2F0C"/>
    <w:rsid w:val="00EF33ED"/>
    <w:rsid w:val="00EF3A6F"/>
    <w:rsid w:val="00EF3C4E"/>
    <w:rsid w:val="00EF3DDD"/>
    <w:rsid w:val="00EF404B"/>
    <w:rsid w:val="00EF45DB"/>
    <w:rsid w:val="00EF4D20"/>
    <w:rsid w:val="00EF50CA"/>
    <w:rsid w:val="00EF5219"/>
    <w:rsid w:val="00EF5768"/>
    <w:rsid w:val="00EF5957"/>
    <w:rsid w:val="00F012D5"/>
    <w:rsid w:val="00F02B7B"/>
    <w:rsid w:val="00F04EE6"/>
    <w:rsid w:val="00F05907"/>
    <w:rsid w:val="00F059FA"/>
    <w:rsid w:val="00F05AFB"/>
    <w:rsid w:val="00F05BBC"/>
    <w:rsid w:val="00F063D5"/>
    <w:rsid w:val="00F0719D"/>
    <w:rsid w:val="00F07F9C"/>
    <w:rsid w:val="00F10FF4"/>
    <w:rsid w:val="00F11632"/>
    <w:rsid w:val="00F119AC"/>
    <w:rsid w:val="00F11C6F"/>
    <w:rsid w:val="00F13914"/>
    <w:rsid w:val="00F13CFE"/>
    <w:rsid w:val="00F13E4D"/>
    <w:rsid w:val="00F1469D"/>
    <w:rsid w:val="00F14776"/>
    <w:rsid w:val="00F147E8"/>
    <w:rsid w:val="00F160F7"/>
    <w:rsid w:val="00F16AA3"/>
    <w:rsid w:val="00F16B08"/>
    <w:rsid w:val="00F17218"/>
    <w:rsid w:val="00F17B41"/>
    <w:rsid w:val="00F212C6"/>
    <w:rsid w:val="00F21CF5"/>
    <w:rsid w:val="00F22114"/>
    <w:rsid w:val="00F223A9"/>
    <w:rsid w:val="00F22D46"/>
    <w:rsid w:val="00F23C9B"/>
    <w:rsid w:val="00F23EDD"/>
    <w:rsid w:val="00F24B20"/>
    <w:rsid w:val="00F24C8B"/>
    <w:rsid w:val="00F24DC7"/>
    <w:rsid w:val="00F25BD0"/>
    <w:rsid w:val="00F267EE"/>
    <w:rsid w:val="00F2697A"/>
    <w:rsid w:val="00F272E6"/>
    <w:rsid w:val="00F2736E"/>
    <w:rsid w:val="00F30533"/>
    <w:rsid w:val="00F3076B"/>
    <w:rsid w:val="00F309ED"/>
    <w:rsid w:val="00F3138B"/>
    <w:rsid w:val="00F325AD"/>
    <w:rsid w:val="00F335AA"/>
    <w:rsid w:val="00F33752"/>
    <w:rsid w:val="00F348B6"/>
    <w:rsid w:val="00F35D03"/>
    <w:rsid w:val="00F364BF"/>
    <w:rsid w:val="00F371CB"/>
    <w:rsid w:val="00F37417"/>
    <w:rsid w:val="00F3790F"/>
    <w:rsid w:val="00F400E5"/>
    <w:rsid w:val="00F410DE"/>
    <w:rsid w:val="00F41570"/>
    <w:rsid w:val="00F41BF1"/>
    <w:rsid w:val="00F425B3"/>
    <w:rsid w:val="00F42663"/>
    <w:rsid w:val="00F427BF"/>
    <w:rsid w:val="00F42F2D"/>
    <w:rsid w:val="00F44F8E"/>
    <w:rsid w:val="00F455BB"/>
    <w:rsid w:val="00F47876"/>
    <w:rsid w:val="00F50095"/>
    <w:rsid w:val="00F50AD6"/>
    <w:rsid w:val="00F51E8C"/>
    <w:rsid w:val="00F52D57"/>
    <w:rsid w:val="00F52F11"/>
    <w:rsid w:val="00F5306B"/>
    <w:rsid w:val="00F530F4"/>
    <w:rsid w:val="00F5428C"/>
    <w:rsid w:val="00F54393"/>
    <w:rsid w:val="00F54430"/>
    <w:rsid w:val="00F548BF"/>
    <w:rsid w:val="00F54C37"/>
    <w:rsid w:val="00F54C3E"/>
    <w:rsid w:val="00F55381"/>
    <w:rsid w:val="00F55AA6"/>
    <w:rsid w:val="00F57F6E"/>
    <w:rsid w:val="00F6036D"/>
    <w:rsid w:val="00F60A64"/>
    <w:rsid w:val="00F60C1B"/>
    <w:rsid w:val="00F62A36"/>
    <w:rsid w:val="00F63465"/>
    <w:rsid w:val="00F644BF"/>
    <w:rsid w:val="00F64643"/>
    <w:rsid w:val="00F64654"/>
    <w:rsid w:val="00F64CB7"/>
    <w:rsid w:val="00F65122"/>
    <w:rsid w:val="00F65A2E"/>
    <w:rsid w:val="00F66CE2"/>
    <w:rsid w:val="00F67418"/>
    <w:rsid w:val="00F67457"/>
    <w:rsid w:val="00F70157"/>
    <w:rsid w:val="00F7070B"/>
    <w:rsid w:val="00F727DA"/>
    <w:rsid w:val="00F72D89"/>
    <w:rsid w:val="00F72E5A"/>
    <w:rsid w:val="00F73F16"/>
    <w:rsid w:val="00F73F79"/>
    <w:rsid w:val="00F752D5"/>
    <w:rsid w:val="00F75964"/>
    <w:rsid w:val="00F76A47"/>
    <w:rsid w:val="00F76DAC"/>
    <w:rsid w:val="00F777ED"/>
    <w:rsid w:val="00F77BBB"/>
    <w:rsid w:val="00F80210"/>
    <w:rsid w:val="00F8111E"/>
    <w:rsid w:val="00F81EBD"/>
    <w:rsid w:val="00F83020"/>
    <w:rsid w:val="00F8406D"/>
    <w:rsid w:val="00F848BA"/>
    <w:rsid w:val="00F84D83"/>
    <w:rsid w:val="00F85E8F"/>
    <w:rsid w:val="00F86518"/>
    <w:rsid w:val="00F8677F"/>
    <w:rsid w:val="00F872C2"/>
    <w:rsid w:val="00F87F3F"/>
    <w:rsid w:val="00F907C1"/>
    <w:rsid w:val="00F93299"/>
    <w:rsid w:val="00F9425A"/>
    <w:rsid w:val="00F945B3"/>
    <w:rsid w:val="00F949F8"/>
    <w:rsid w:val="00F95110"/>
    <w:rsid w:val="00F959EC"/>
    <w:rsid w:val="00F95E0D"/>
    <w:rsid w:val="00F962EA"/>
    <w:rsid w:val="00F96E97"/>
    <w:rsid w:val="00FA1420"/>
    <w:rsid w:val="00FA145C"/>
    <w:rsid w:val="00FA1927"/>
    <w:rsid w:val="00FA2F58"/>
    <w:rsid w:val="00FA3178"/>
    <w:rsid w:val="00FA342C"/>
    <w:rsid w:val="00FA4D04"/>
    <w:rsid w:val="00FA4E87"/>
    <w:rsid w:val="00FA4F7E"/>
    <w:rsid w:val="00FA5982"/>
    <w:rsid w:val="00FA6BA4"/>
    <w:rsid w:val="00FA700E"/>
    <w:rsid w:val="00FA77FA"/>
    <w:rsid w:val="00FB12EF"/>
    <w:rsid w:val="00FB1BB8"/>
    <w:rsid w:val="00FB1FD1"/>
    <w:rsid w:val="00FB21AE"/>
    <w:rsid w:val="00FB27F3"/>
    <w:rsid w:val="00FB2AC8"/>
    <w:rsid w:val="00FB2B26"/>
    <w:rsid w:val="00FB3890"/>
    <w:rsid w:val="00FB4155"/>
    <w:rsid w:val="00FB43CB"/>
    <w:rsid w:val="00FB4897"/>
    <w:rsid w:val="00FB5189"/>
    <w:rsid w:val="00FB5C4A"/>
    <w:rsid w:val="00FB6973"/>
    <w:rsid w:val="00FB7AD2"/>
    <w:rsid w:val="00FB7D33"/>
    <w:rsid w:val="00FC18E9"/>
    <w:rsid w:val="00FC18F1"/>
    <w:rsid w:val="00FC1A96"/>
    <w:rsid w:val="00FC3916"/>
    <w:rsid w:val="00FC42CB"/>
    <w:rsid w:val="00FC4816"/>
    <w:rsid w:val="00FC4E7B"/>
    <w:rsid w:val="00FC5487"/>
    <w:rsid w:val="00FC5AE6"/>
    <w:rsid w:val="00FC5B3F"/>
    <w:rsid w:val="00FC5D61"/>
    <w:rsid w:val="00FC60F1"/>
    <w:rsid w:val="00FC62E5"/>
    <w:rsid w:val="00FC6FA5"/>
    <w:rsid w:val="00FC7723"/>
    <w:rsid w:val="00FC772A"/>
    <w:rsid w:val="00FC77E1"/>
    <w:rsid w:val="00FC7A5F"/>
    <w:rsid w:val="00FD0B36"/>
    <w:rsid w:val="00FD1219"/>
    <w:rsid w:val="00FD1B79"/>
    <w:rsid w:val="00FD3560"/>
    <w:rsid w:val="00FD35FB"/>
    <w:rsid w:val="00FD3DFD"/>
    <w:rsid w:val="00FD457F"/>
    <w:rsid w:val="00FD4606"/>
    <w:rsid w:val="00FD46E3"/>
    <w:rsid w:val="00FD62AC"/>
    <w:rsid w:val="00FD6E93"/>
    <w:rsid w:val="00FD77A5"/>
    <w:rsid w:val="00FD7932"/>
    <w:rsid w:val="00FD7AAE"/>
    <w:rsid w:val="00FE05BB"/>
    <w:rsid w:val="00FE28AD"/>
    <w:rsid w:val="00FE3013"/>
    <w:rsid w:val="00FE3167"/>
    <w:rsid w:val="00FE3E58"/>
    <w:rsid w:val="00FE43C9"/>
    <w:rsid w:val="00FE562D"/>
    <w:rsid w:val="00FE628A"/>
    <w:rsid w:val="00FE69E4"/>
    <w:rsid w:val="00FE6BB1"/>
    <w:rsid w:val="00FE6E8C"/>
    <w:rsid w:val="00FE71ED"/>
    <w:rsid w:val="00FF182A"/>
    <w:rsid w:val="00FF1957"/>
    <w:rsid w:val="00FF1CF6"/>
    <w:rsid w:val="00FF213E"/>
    <w:rsid w:val="00FF2947"/>
    <w:rsid w:val="00FF2B65"/>
    <w:rsid w:val="00FF2E61"/>
    <w:rsid w:val="00FF4032"/>
    <w:rsid w:val="00FF43A3"/>
    <w:rsid w:val="00FF466C"/>
    <w:rsid w:val="00FF51A0"/>
    <w:rsid w:val="00FF533A"/>
    <w:rsid w:val="00FF5688"/>
    <w:rsid w:val="00FF5B04"/>
    <w:rsid w:val="00FF5FBE"/>
    <w:rsid w:val="00FF5FDE"/>
    <w:rsid w:val="00FF62F4"/>
    <w:rsid w:val="00FF67B8"/>
    <w:rsid w:val="00FF692A"/>
    <w:rsid w:val="00FF696B"/>
    <w:rsid w:val="00FF6B0D"/>
    <w:rsid w:val="00FF6D3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B78629"/>
  <w15:docId w15:val="{CC928C70-85FF-4FF3-B8CA-954622EA5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color w:val="000000"/>
        <w:sz w:val="22"/>
        <w:szCs w:val="22"/>
        <w:lang w:val="es" w:eastAsia="es-E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Ttulo1">
    <w:name w:val="heading 1"/>
    <w:basedOn w:val="Normal"/>
    <w:next w:val="Normal"/>
    <w:pPr>
      <w:keepNext/>
      <w:keepLines/>
      <w:spacing w:before="400" w:after="120"/>
      <w:outlineLvl w:val="0"/>
    </w:pPr>
    <w:rPr>
      <w:sz w:val="40"/>
      <w:szCs w:val="40"/>
    </w:rPr>
  </w:style>
  <w:style w:type="paragraph" w:styleId="Ttulo2">
    <w:name w:val="heading 2"/>
    <w:basedOn w:val="Normal"/>
    <w:next w:val="Normal"/>
    <w:pPr>
      <w:keepNext/>
      <w:keepLines/>
      <w:spacing w:before="360" w:after="120"/>
      <w:outlineLvl w:val="1"/>
    </w:pPr>
    <w:rPr>
      <w:sz w:val="32"/>
      <w:szCs w:val="32"/>
    </w:rPr>
  </w:style>
  <w:style w:type="paragraph" w:styleId="Ttulo3">
    <w:name w:val="heading 3"/>
    <w:basedOn w:val="Normal"/>
    <w:next w:val="Normal"/>
    <w:pPr>
      <w:keepNext/>
      <w:keepLines/>
      <w:spacing w:before="320" w:after="80"/>
      <w:outlineLvl w:val="2"/>
    </w:pPr>
    <w:rPr>
      <w:color w:val="434343"/>
      <w:sz w:val="28"/>
      <w:szCs w:val="28"/>
    </w:rPr>
  </w:style>
  <w:style w:type="paragraph" w:styleId="Ttulo4">
    <w:name w:val="heading 4"/>
    <w:basedOn w:val="Normal"/>
    <w:next w:val="Normal"/>
    <w:pPr>
      <w:keepNext/>
      <w:keepLines/>
      <w:spacing w:before="280" w:after="80"/>
      <w:outlineLvl w:val="3"/>
    </w:pPr>
    <w:rPr>
      <w:color w:val="666666"/>
      <w:sz w:val="24"/>
      <w:szCs w:val="24"/>
    </w:rPr>
  </w:style>
  <w:style w:type="paragraph" w:styleId="Ttulo5">
    <w:name w:val="heading 5"/>
    <w:basedOn w:val="Normal"/>
    <w:next w:val="Normal"/>
    <w:pPr>
      <w:keepNext/>
      <w:keepLines/>
      <w:spacing w:before="240" w:after="80"/>
      <w:outlineLvl w:val="4"/>
    </w:pPr>
    <w:rPr>
      <w:color w:val="666666"/>
    </w:rPr>
  </w:style>
  <w:style w:type="paragraph" w:styleId="Ttulo6">
    <w:name w:val="heading 6"/>
    <w:basedOn w:val="Normal"/>
    <w:next w:val="Normal"/>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keepNext/>
      <w:keepLines/>
      <w:spacing w:after="60"/>
    </w:pPr>
    <w:rPr>
      <w:sz w:val="52"/>
      <w:szCs w:val="52"/>
    </w:rPr>
  </w:style>
  <w:style w:type="paragraph" w:styleId="Subttulo">
    <w:name w:val="Subtitle"/>
    <w:basedOn w:val="Normal"/>
    <w:next w:val="Normal"/>
    <w:pPr>
      <w:keepNext/>
      <w:keepLines/>
      <w:spacing w:after="320"/>
    </w:pPr>
    <w:rPr>
      <w:color w:val="666666"/>
      <w:sz w:val="30"/>
      <w:szCs w:val="30"/>
    </w:rPr>
  </w:style>
  <w:style w:type="table" w:customStyle="1" w:styleId="Tablaconcuadrcula1">
    <w:name w:val="Tabla con cuadrícula1"/>
    <w:basedOn w:val="Tablanormal"/>
    <w:next w:val="Tablaconcuadrcula"/>
    <w:uiPriority w:val="39"/>
    <w:rsid w:val="0022057F"/>
    <w:pPr>
      <w:pBdr>
        <w:top w:val="none" w:sz="0" w:space="0" w:color="auto"/>
        <w:left w:val="none" w:sz="0" w:space="0" w:color="auto"/>
        <w:bottom w:val="none" w:sz="0" w:space="0" w:color="auto"/>
        <w:right w:val="none" w:sz="0" w:space="0" w:color="auto"/>
        <w:between w:val="none" w:sz="0" w:space="0" w:color="auto"/>
      </w:pBdr>
      <w:spacing w:line="240" w:lineRule="auto"/>
    </w:pPr>
    <w:rPr>
      <w:rFonts w:ascii="Calibri" w:eastAsia="Calibri" w:hAnsi="Calibri" w:cs="Times New Roman"/>
      <w:color w:val="auto"/>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22057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05B6C"/>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val="es-CO" w:eastAsia="es-CO"/>
    </w:rPr>
  </w:style>
  <w:style w:type="paragraph" w:styleId="Encabezado">
    <w:name w:val="header"/>
    <w:basedOn w:val="Normal"/>
    <w:link w:val="EncabezadoCar"/>
    <w:uiPriority w:val="99"/>
    <w:unhideWhenUsed/>
    <w:rsid w:val="00B76F79"/>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B76F79"/>
  </w:style>
  <w:style w:type="paragraph" w:styleId="Piedepgina">
    <w:name w:val="footer"/>
    <w:basedOn w:val="Normal"/>
    <w:link w:val="PiedepginaCar"/>
    <w:uiPriority w:val="99"/>
    <w:unhideWhenUsed/>
    <w:rsid w:val="00B76F79"/>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B76F79"/>
  </w:style>
  <w:style w:type="character" w:styleId="Refdecomentario">
    <w:name w:val="annotation reference"/>
    <w:basedOn w:val="Fuentedeprrafopredeter"/>
    <w:uiPriority w:val="99"/>
    <w:semiHidden/>
    <w:unhideWhenUsed/>
    <w:rsid w:val="005114FF"/>
    <w:rPr>
      <w:sz w:val="16"/>
      <w:szCs w:val="16"/>
    </w:rPr>
  </w:style>
  <w:style w:type="paragraph" w:styleId="Textocomentario">
    <w:name w:val="annotation text"/>
    <w:basedOn w:val="Normal"/>
    <w:link w:val="TextocomentarioCar"/>
    <w:uiPriority w:val="99"/>
    <w:unhideWhenUsed/>
    <w:rsid w:val="005114FF"/>
    <w:pPr>
      <w:spacing w:line="240" w:lineRule="auto"/>
    </w:pPr>
    <w:rPr>
      <w:sz w:val="20"/>
      <w:szCs w:val="20"/>
    </w:rPr>
  </w:style>
  <w:style w:type="character" w:customStyle="1" w:styleId="TextocomentarioCar">
    <w:name w:val="Texto comentario Car"/>
    <w:basedOn w:val="Fuentedeprrafopredeter"/>
    <w:link w:val="Textocomentario"/>
    <w:uiPriority w:val="99"/>
    <w:rsid w:val="005114FF"/>
    <w:rPr>
      <w:sz w:val="20"/>
      <w:szCs w:val="20"/>
    </w:rPr>
  </w:style>
  <w:style w:type="paragraph" w:styleId="Textodeglobo">
    <w:name w:val="Balloon Text"/>
    <w:basedOn w:val="Normal"/>
    <w:link w:val="TextodegloboCar"/>
    <w:uiPriority w:val="99"/>
    <w:semiHidden/>
    <w:unhideWhenUsed/>
    <w:rsid w:val="005114FF"/>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114FF"/>
    <w:rPr>
      <w:rFonts w:ascii="Segoe UI" w:hAnsi="Segoe UI" w:cs="Segoe UI"/>
      <w:sz w:val="18"/>
      <w:szCs w:val="18"/>
    </w:rPr>
  </w:style>
  <w:style w:type="paragraph" w:styleId="Prrafodelista">
    <w:name w:val="List Paragraph"/>
    <w:basedOn w:val="Normal"/>
    <w:uiPriority w:val="34"/>
    <w:qFormat/>
    <w:rsid w:val="003E3097"/>
    <w:pPr>
      <w:ind w:left="720"/>
      <w:contextualSpacing/>
    </w:pPr>
  </w:style>
  <w:style w:type="character" w:styleId="Hipervnculo">
    <w:name w:val="Hyperlink"/>
    <w:basedOn w:val="Fuentedeprrafopredeter"/>
    <w:uiPriority w:val="99"/>
    <w:unhideWhenUsed/>
    <w:rsid w:val="002B43D9"/>
    <w:rPr>
      <w:color w:val="0000FF" w:themeColor="hyperlink"/>
      <w:u w:val="single"/>
    </w:rPr>
  </w:style>
  <w:style w:type="character" w:styleId="Mencinsinresolver">
    <w:name w:val="Unresolved Mention"/>
    <w:basedOn w:val="Fuentedeprrafopredeter"/>
    <w:uiPriority w:val="99"/>
    <w:semiHidden/>
    <w:unhideWhenUsed/>
    <w:rsid w:val="002B43D9"/>
    <w:rPr>
      <w:color w:val="605E5C"/>
      <w:shd w:val="clear" w:color="auto" w:fill="E1DFDD"/>
    </w:rPr>
  </w:style>
  <w:style w:type="character" w:styleId="nfasissutil">
    <w:name w:val="Subtle Emphasis"/>
    <w:basedOn w:val="Fuentedeprrafopredeter"/>
    <w:uiPriority w:val="19"/>
    <w:qFormat/>
    <w:rsid w:val="002D21C3"/>
    <w:rPr>
      <w:i/>
      <w:iCs/>
      <w:color w:val="404040" w:themeColor="text1" w:themeTint="BF"/>
    </w:rPr>
  </w:style>
  <w:style w:type="paragraph" w:styleId="Asuntodelcomentario">
    <w:name w:val="annotation subject"/>
    <w:basedOn w:val="Textocomentario"/>
    <w:next w:val="Textocomentario"/>
    <w:link w:val="AsuntodelcomentarioCar"/>
    <w:uiPriority w:val="99"/>
    <w:semiHidden/>
    <w:unhideWhenUsed/>
    <w:rsid w:val="002F3101"/>
    <w:rPr>
      <w:b/>
      <w:bCs/>
    </w:rPr>
  </w:style>
  <w:style w:type="character" w:customStyle="1" w:styleId="AsuntodelcomentarioCar">
    <w:name w:val="Asunto del comentario Car"/>
    <w:basedOn w:val="TextocomentarioCar"/>
    <w:link w:val="Asuntodelcomentario"/>
    <w:uiPriority w:val="99"/>
    <w:semiHidden/>
    <w:rsid w:val="002F3101"/>
    <w:rPr>
      <w:b/>
      <w:bCs/>
      <w:sz w:val="20"/>
      <w:szCs w:val="20"/>
    </w:rPr>
  </w:style>
  <w:style w:type="paragraph" w:customStyle="1" w:styleId="Default">
    <w:name w:val="Default"/>
    <w:rsid w:val="00E3389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pPr>
    <w:rPr>
      <w:rFonts w:ascii="Times New Roman" w:hAnsi="Times New Roman" w:cs="Times New Roman"/>
      <w:sz w:val="24"/>
      <w:szCs w:val="24"/>
      <w:lang w:val="es-CO"/>
    </w:rPr>
  </w:style>
  <w:style w:type="character" w:styleId="Nmerodelnea">
    <w:name w:val="line number"/>
    <w:basedOn w:val="Fuentedeprrafopredeter"/>
    <w:uiPriority w:val="99"/>
    <w:semiHidden/>
    <w:unhideWhenUsed/>
    <w:rsid w:val="00CD42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217B31-2AC2-4842-A4A5-5B1E044A4A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42</TotalTime>
  <Pages>3</Pages>
  <Words>385</Words>
  <Characters>2121</Characters>
  <Application>Microsoft Office Word</Application>
  <DocSecurity>0</DocSecurity>
  <Lines>17</Lines>
  <Paragraphs>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Rapuman</Company>
  <LinksUpToDate>false</LinksUpToDate>
  <CharactersWithSpaces>2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 A Hernández Contreras</dc:creator>
  <cp:lastModifiedBy>Diego A Hernández Contreras</cp:lastModifiedBy>
  <cp:revision>3347</cp:revision>
  <cp:lastPrinted>2018-12-03T04:22:00Z</cp:lastPrinted>
  <dcterms:created xsi:type="dcterms:W3CDTF">2017-12-18T16:33:00Z</dcterms:created>
  <dcterms:modified xsi:type="dcterms:W3CDTF">2020-07-08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biologica-colombiana</vt:lpwstr>
  </property>
  <property fmtid="{D5CDD505-2E9C-101B-9397-08002B2CF9AE}" pid="3" name="Mendeley Recent Style Name 0_1">
    <vt:lpwstr>Acta Biologica Colombiana</vt:lpwstr>
  </property>
  <property fmtid="{D5CDD505-2E9C-101B-9397-08002B2CF9AE}" pid="4" name="Mendeley Recent Style Id 1_1">
    <vt:lpwstr>http://www.zotero.org/styles/acta-biomaterialia</vt:lpwstr>
  </property>
  <property fmtid="{D5CDD505-2E9C-101B-9397-08002B2CF9AE}" pid="5" name="Mendeley Recent Style Name 1_1">
    <vt:lpwstr>Acta Biomaterialia</vt:lpwstr>
  </property>
  <property fmtid="{D5CDD505-2E9C-101B-9397-08002B2CF9AE}" pid="6" name="Mendeley Recent Style Id 2_1">
    <vt:lpwstr>http://www.zotero.org/styles/aquatic-toxicology</vt:lpwstr>
  </property>
  <property fmtid="{D5CDD505-2E9C-101B-9397-08002B2CF9AE}" pid="7" name="Mendeley Recent Style Name 2_1">
    <vt:lpwstr>Aquatic Toxic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revista-de-biologia-tropical</vt:lpwstr>
  </property>
  <property fmtid="{D5CDD505-2E9C-101B-9397-08002B2CF9AE}" pid="19" name="Mendeley Recent Style Name 8_1">
    <vt:lpwstr>Revista de Biología Tropical (International Journal of Tropical Biology and Conserva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cf9b74f-b27e-309d-9ec6-87e97b4d2f48</vt:lpwstr>
  </property>
  <property fmtid="{D5CDD505-2E9C-101B-9397-08002B2CF9AE}" pid="24" name="Mendeley Citation Style_1">
    <vt:lpwstr>http://www.zotero.org/styles/revista-de-biologia-tropical</vt:lpwstr>
  </property>
</Properties>
</file>